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0BD626" w14:textId="479D5D52" w:rsidR="00900E94" w:rsidRDefault="00900E94" w:rsidP="00FC7A1A">
      <w:pPr>
        <w:pStyle w:val="Cover"/>
      </w:pPr>
      <w:bookmarkStart w:id="0" w:name="_Hlk484273403"/>
      <w:r w:rsidRPr="007A563F">
        <w:rPr>
          <w:noProof/>
        </w:rPr>
        <w:drawing>
          <wp:inline distT="0" distB="0" distL="0" distR="0" wp14:anchorId="7376EBD5" wp14:editId="344237A0">
            <wp:extent cx="1061720" cy="1085215"/>
            <wp:effectExtent l="0" t="0" r="5080" b="635"/>
            <wp:docPr id="11" name="image1.png" descr="A picture containing sitting, dark, computer, large&#10;&#10;Description automatically generated"/>
            <wp:cNvGraphicFramePr/>
            <a:graphic xmlns:a="http://schemas.openxmlformats.org/drawingml/2006/main">
              <a:graphicData uri="http://schemas.openxmlformats.org/drawingml/2006/picture">
                <pic:pic xmlns:pic="http://schemas.openxmlformats.org/drawingml/2006/picture">
                  <pic:nvPicPr>
                    <pic:cNvPr id="11" name="image1.png" descr="A picture containing sitting, dark, computer, large&#10;&#10;Description automatically generated"/>
                    <pic:cNvPicPr/>
                  </pic:nvPicPr>
                  <pic:blipFill>
                    <a:blip r:embed="rId6" cstate="print"/>
                    <a:stretch>
                      <a:fillRect/>
                    </a:stretch>
                  </pic:blipFill>
                  <pic:spPr>
                    <a:xfrm>
                      <a:off x="0" y="0"/>
                      <a:ext cx="1061720" cy="1085215"/>
                    </a:xfrm>
                    <a:prstGeom prst="rect">
                      <a:avLst/>
                    </a:prstGeom>
                  </pic:spPr>
                </pic:pic>
              </a:graphicData>
            </a:graphic>
          </wp:inline>
        </w:drawing>
      </w:r>
    </w:p>
    <w:p w14:paraId="7B11F012" w14:textId="300E1B48" w:rsidR="00E6697E" w:rsidRDefault="00E6697E" w:rsidP="00FC7A1A">
      <w:pPr>
        <w:pStyle w:val="Cover"/>
      </w:pPr>
    </w:p>
    <w:p w14:paraId="2839570C" w14:textId="77777777" w:rsidR="00134F87" w:rsidRPr="007A563F" w:rsidRDefault="00134F87" w:rsidP="00FC7A1A">
      <w:pPr>
        <w:pStyle w:val="Cover"/>
      </w:pPr>
    </w:p>
    <w:p w14:paraId="53232C59" w14:textId="151C1891" w:rsidR="00900E94" w:rsidRPr="00DB2792" w:rsidRDefault="008841D4" w:rsidP="00196844">
      <w:pPr>
        <w:pStyle w:val="Cover"/>
        <w:spacing w:line="240" w:lineRule="auto"/>
        <w:rPr>
          <w:b/>
          <w:bCs/>
          <w:lang w:val="en-US"/>
        </w:rPr>
      </w:pPr>
      <w:r w:rsidRPr="008841D4">
        <w:rPr>
          <w:b/>
          <w:bCs/>
          <w:sz w:val="28"/>
          <w:szCs w:val="28"/>
        </w:rPr>
        <w:t>OPTIMASI K-NEAREST NEIGHBOUR MENGGUNAKAN</w:t>
      </w:r>
      <w:r w:rsidR="00DB6413">
        <w:rPr>
          <w:b/>
          <w:bCs/>
          <w:sz w:val="28"/>
          <w:szCs w:val="28"/>
        </w:rPr>
        <w:br/>
      </w:r>
      <w:r w:rsidRPr="008841D4">
        <w:rPr>
          <w:b/>
          <w:bCs/>
          <w:sz w:val="28"/>
          <w:szCs w:val="28"/>
        </w:rPr>
        <w:t>GENETIC ALGORITHM PADA SISTEM KLASIFIKASI</w:t>
      </w:r>
      <w:r w:rsidR="00EC5273">
        <w:rPr>
          <w:b/>
          <w:bCs/>
          <w:sz w:val="28"/>
          <w:szCs w:val="28"/>
        </w:rPr>
        <w:br/>
      </w:r>
      <w:r w:rsidRPr="008841D4">
        <w:rPr>
          <w:b/>
          <w:bCs/>
          <w:sz w:val="28"/>
          <w:szCs w:val="28"/>
        </w:rPr>
        <w:t>WHITE SPOT DISEASE</w:t>
      </w:r>
    </w:p>
    <w:p w14:paraId="0769232F" w14:textId="77777777" w:rsidR="00900E94" w:rsidRPr="00FE5358" w:rsidRDefault="00900E94" w:rsidP="00FC7A1A">
      <w:pPr>
        <w:pStyle w:val="Cover"/>
      </w:pPr>
    </w:p>
    <w:p w14:paraId="6777752C" w14:textId="77777777" w:rsidR="00900E94" w:rsidRPr="00FE5358" w:rsidRDefault="00900E94" w:rsidP="00FC7A1A">
      <w:pPr>
        <w:pStyle w:val="Cover"/>
      </w:pPr>
    </w:p>
    <w:p w14:paraId="6CD7148A" w14:textId="77777777" w:rsidR="00900E94" w:rsidRPr="00CA3455" w:rsidRDefault="00900E94" w:rsidP="00FC7A1A">
      <w:pPr>
        <w:pStyle w:val="Cover"/>
        <w:rPr>
          <w:b/>
          <w:bCs/>
        </w:rPr>
      </w:pPr>
      <w:r w:rsidRPr="00CA3455">
        <w:rPr>
          <w:b/>
          <w:bCs/>
        </w:rPr>
        <w:t>PROPOSAL SKRIPSI</w:t>
      </w:r>
    </w:p>
    <w:p w14:paraId="123BE021" w14:textId="7FC3E998" w:rsidR="00900E94" w:rsidRPr="00FA052A" w:rsidRDefault="00900E94" w:rsidP="00FC7A1A">
      <w:pPr>
        <w:pStyle w:val="Cover"/>
      </w:pPr>
      <w:r w:rsidRPr="00FA052A">
        <w:t>diajukan guna memenuhi salah satu syarat</w:t>
      </w:r>
      <w:r w:rsidR="00FE5358" w:rsidRPr="00FA052A">
        <w:br/>
      </w:r>
      <w:r w:rsidRPr="00FA052A">
        <w:t>untuk melaksanakan seminar proposal</w:t>
      </w:r>
    </w:p>
    <w:p w14:paraId="34603B41" w14:textId="77777777" w:rsidR="00E6697E" w:rsidRDefault="00E6697E" w:rsidP="00FC7A1A">
      <w:pPr>
        <w:pStyle w:val="Cover"/>
      </w:pPr>
    </w:p>
    <w:p w14:paraId="13C2B7B3" w14:textId="77777777" w:rsidR="00134F87" w:rsidRPr="00FE5358" w:rsidRDefault="00134F87" w:rsidP="00853653">
      <w:pPr>
        <w:pStyle w:val="Cover"/>
        <w:ind w:left="0"/>
      </w:pPr>
    </w:p>
    <w:p w14:paraId="3822CCF8" w14:textId="77777777" w:rsidR="00900E94" w:rsidRPr="00CA3455" w:rsidRDefault="00900E94" w:rsidP="00FC7A1A">
      <w:pPr>
        <w:pStyle w:val="Cover"/>
        <w:rPr>
          <w:b/>
          <w:bCs/>
        </w:rPr>
      </w:pPr>
      <w:r w:rsidRPr="00CA3455">
        <w:rPr>
          <w:b/>
          <w:bCs/>
        </w:rPr>
        <w:t>Oleh:</w:t>
      </w:r>
    </w:p>
    <w:p w14:paraId="2A1E0602" w14:textId="77777777" w:rsidR="00900E94" w:rsidRPr="00CA3455" w:rsidRDefault="00900E94" w:rsidP="00FC7A1A">
      <w:pPr>
        <w:pStyle w:val="Cover"/>
        <w:rPr>
          <w:b/>
          <w:bCs/>
        </w:rPr>
      </w:pPr>
      <w:r w:rsidRPr="00CA3455">
        <w:rPr>
          <w:b/>
          <w:bCs/>
        </w:rPr>
        <w:t>Zainal Hasan</w:t>
      </w:r>
    </w:p>
    <w:p w14:paraId="5EF49879" w14:textId="3ACD428C" w:rsidR="00134F87" w:rsidRDefault="00900E94" w:rsidP="00134F87">
      <w:pPr>
        <w:pStyle w:val="Cover"/>
        <w:rPr>
          <w:b/>
          <w:bCs/>
        </w:rPr>
      </w:pPr>
      <w:r w:rsidRPr="00CA3455">
        <w:rPr>
          <w:b/>
          <w:bCs/>
        </w:rPr>
        <w:t>NIM 172410101006</w:t>
      </w:r>
    </w:p>
    <w:p w14:paraId="1DE2B1E1" w14:textId="1CCED3F1" w:rsidR="00134F87" w:rsidRDefault="00134F87" w:rsidP="00134F87">
      <w:pPr>
        <w:pStyle w:val="Cover"/>
        <w:rPr>
          <w:b/>
          <w:bCs/>
        </w:rPr>
      </w:pPr>
    </w:p>
    <w:p w14:paraId="45A577CD" w14:textId="77777777" w:rsidR="00134F87" w:rsidRPr="00CA3455" w:rsidRDefault="00134F87" w:rsidP="00134F87">
      <w:pPr>
        <w:pStyle w:val="Cover"/>
        <w:rPr>
          <w:b/>
          <w:bCs/>
        </w:rPr>
      </w:pPr>
    </w:p>
    <w:p w14:paraId="09C27426" w14:textId="77777777" w:rsidR="00900E94" w:rsidRPr="00CA3455" w:rsidRDefault="00900E94" w:rsidP="00FC7A1A">
      <w:pPr>
        <w:pStyle w:val="Cover"/>
        <w:rPr>
          <w:b/>
          <w:bCs/>
        </w:rPr>
      </w:pPr>
      <w:r w:rsidRPr="00CA3455">
        <w:rPr>
          <w:b/>
          <w:bCs/>
        </w:rPr>
        <w:t>PROGRAM STUDI SISTEM INFROMASI</w:t>
      </w:r>
    </w:p>
    <w:p w14:paraId="03EE9BA4" w14:textId="33B62A2E" w:rsidR="00900E94" w:rsidRPr="00CA3455" w:rsidRDefault="00900E94" w:rsidP="00FC7A1A">
      <w:pPr>
        <w:pStyle w:val="Cover"/>
        <w:rPr>
          <w:b/>
          <w:bCs/>
        </w:rPr>
      </w:pPr>
      <w:r w:rsidRPr="00CA3455">
        <w:rPr>
          <w:b/>
          <w:bCs/>
        </w:rPr>
        <w:t>FAKULTAS ILMU KOMPUTER</w:t>
      </w:r>
    </w:p>
    <w:p w14:paraId="73D5A124" w14:textId="77777777" w:rsidR="00900E94" w:rsidRPr="00CA3455" w:rsidRDefault="00900E94" w:rsidP="00FC7A1A">
      <w:pPr>
        <w:pStyle w:val="Cover"/>
        <w:rPr>
          <w:b/>
          <w:bCs/>
        </w:rPr>
      </w:pPr>
      <w:r w:rsidRPr="00CA3455">
        <w:rPr>
          <w:b/>
          <w:bCs/>
        </w:rPr>
        <w:t>UNIVERSITAS JEMBER</w:t>
      </w:r>
    </w:p>
    <w:p w14:paraId="053EAD23" w14:textId="21CD191F" w:rsidR="00CE1D87" w:rsidRDefault="00900E94" w:rsidP="00CE1D87">
      <w:pPr>
        <w:pStyle w:val="Cover"/>
        <w:rPr>
          <w:b/>
          <w:bCs/>
        </w:rPr>
      </w:pPr>
      <w:r w:rsidRPr="00CA3455">
        <w:rPr>
          <w:b/>
          <w:bCs/>
        </w:rPr>
        <w:t>20</w:t>
      </w:r>
      <w:bookmarkEnd w:id="0"/>
      <w:r w:rsidRPr="00CA3455">
        <w:rPr>
          <w:b/>
          <w:bCs/>
        </w:rPr>
        <w:t>20</w:t>
      </w:r>
    </w:p>
    <w:p w14:paraId="544979A6" w14:textId="77777777" w:rsidR="00CE1D87" w:rsidRDefault="00CE1D87">
      <w:pPr>
        <w:spacing w:after="0" w:line="240" w:lineRule="auto"/>
        <w:ind w:left="0" w:firstLine="0"/>
        <w:rPr>
          <w:b/>
          <w:bCs/>
        </w:rPr>
      </w:pPr>
      <w:r>
        <w:rPr>
          <w:b/>
          <w:bCs/>
        </w:rPr>
        <w:br w:type="page"/>
      </w:r>
    </w:p>
    <w:p w14:paraId="6B9BEBA8" w14:textId="27376980" w:rsidR="00900E94" w:rsidRPr="00CE1D87" w:rsidRDefault="00900E94" w:rsidP="00FC7A1A">
      <w:pPr>
        <w:pStyle w:val="Heading1"/>
        <w:rPr>
          <w:lang w:val="id-ID"/>
        </w:rPr>
      </w:pPr>
      <w:r w:rsidRPr="00CE1D87">
        <w:rPr>
          <w:lang w:val="id-ID"/>
        </w:rPr>
        <w:lastRenderedPageBreak/>
        <w:t>Judul</w:t>
      </w:r>
    </w:p>
    <w:p w14:paraId="13D72B05" w14:textId="684C8DE9" w:rsidR="00900E94" w:rsidRPr="00D02F6C" w:rsidRDefault="002A1FEF" w:rsidP="00E21A6C">
      <w:r w:rsidRPr="002A1FEF">
        <w:t xml:space="preserve">Optimasi </w:t>
      </w:r>
      <w:r w:rsidRPr="002A1FEF">
        <w:rPr>
          <w:i/>
          <w:iCs/>
          <w:lang w:val="en-US"/>
        </w:rPr>
        <w:t>K-Nearest Neighbour</w:t>
      </w:r>
      <w:r w:rsidRPr="002A1FEF">
        <w:t xml:space="preserve"> </w:t>
      </w:r>
      <w:r w:rsidR="00734983" w:rsidRPr="00734983">
        <w:t>Menggunakan</w:t>
      </w:r>
      <w:r w:rsidR="00734983">
        <w:rPr>
          <w:lang w:val="en-US"/>
        </w:rPr>
        <w:t xml:space="preserve"> </w:t>
      </w:r>
      <w:r w:rsidR="00734983" w:rsidRPr="00734983">
        <w:rPr>
          <w:i/>
          <w:iCs/>
          <w:lang w:val="en-US"/>
        </w:rPr>
        <w:t>Genetic Algorithm</w:t>
      </w:r>
      <w:r w:rsidR="00734983">
        <w:rPr>
          <w:lang w:val="en-US"/>
        </w:rPr>
        <w:t xml:space="preserve"> </w:t>
      </w:r>
      <w:r w:rsidR="000F31AD" w:rsidRPr="0064418F">
        <w:t>pada Sistem</w:t>
      </w:r>
      <w:r w:rsidRPr="0064418F">
        <w:t xml:space="preserve"> Klasifikasi</w:t>
      </w:r>
      <w:r w:rsidRPr="002A1FEF">
        <w:t xml:space="preserve"> </w:t>
      </w:r>
      <w:r w:rsidRPr="004B1863">
        <w:rPr>
          <w:i/>
          <w:iCs/>
          <w:lang w:val="en-US"/>
        </w:rPr>
        <w:t>White Spot Disease</w:t>
      </w:r>
    </w:p>
    <w:p w14:paraId="618B3644" w14:textId="485C6656" w:rsidR="00CA3034" w:rsidRPr="008841D4" w:rsidRDefault="00900E94" w:rsidP="00FC7A1A">
      <w:pPr>
        <w:pStyle w:val="Heading1"/>
        <w:rPr>
          <w:lang w:val="id-ID"/>
        </w:rPr>
      </w:pPr>
      <w:r w:rsidRPr="008841D4">
        <w:rPr>
          <w:lang w:val="id-ID"/>
        </w:rPr>
        <w:t>Latar Belakang</w:t>
      </w:r>
    </w:p>
    <w:p w14:paraId="1BCED054" w14:textId="1DDB1646" w:rsidR="0029485C" w:rsidRDefault="000C3CF7" w:rsidP="00E21A6C">
      <w:pPr>
        <w:rPr>
          <w:lang w:val="en-US"/>
        </w:rPr>
      </w:pPr>
      <w:r w:rsidRPr="00BD081F">
        <w:t xml:space="preserve">Negara Indonesia merupakan salah satu negara dengan kawasan kepulauan terbesar di dunia. Oleh </w:t>
      </w:r>
      <w:r w:rsidRPr="00FC7A1A">
        <w:t>karena</w:t>
      </w:r>
      <w:r w:rsidRPr="00BD081F">
        <w:t xml:space="preserve"> itu banyak sekali dilakukan budidaya perairan di Indonesia. Udang merupakan salah satu komoditas unggulan yang memiliki nilai ekspor terbesar sekitar 21% hasil perikanan di perdagangan dunia.</w:t>
      </w:r>
      <w:r w:rsidR="00746FF9">
        <w:rPr>
          <w:lang w:val="en-US"/>
        </w:rPr>
        <w:t xml:space="preserve"> </w:t>
      </w:r>
      <w:r w:rsidR="00F03828">
        <w:rPr>
          <w:lang w:val="en-US"/>
        </w:rPr>
        <w:fldChar w:fldCharType="begin" w:fldLock="1"/>
      </w:r>
      <w:r w:rsidR="003F71C2">
        <w:rPr>
          <w:lang w:val="en-US"/>
        </w:rPr>
        <w:instrText>ADDIN CSL_CITATION {"citationItems":[{"id":"ITEM-1","itemData":{"DOI":"10.30908/bilp.v1i2.300","abstract":"Udang merupakan komoditas unggulan yang mempunyai nilai ekspor terbesar sekitar 21% dari perdagangan dunia hasil perikanan. Untuk Indonesia udang merupakan komoditi ekspor andalan dan sumber perolehan devisa mengingkat sekitar 50% dari total ekspor hasil perikanan bersumber dari komoditas ini.Di pasar internasional posisi udang Indonesia semakin tertinggal, karena beberapa pasar utama yang dulu dikuasai oleh udang dari Indonesia seperti Amerika Serikat dan Jepang saat ini telah dikuasai oleh udang dari Vietnam, Thailand, dan Cina. Sebelumnya Indonesia selalu menjadi pemasok utama untuk negara-negara tersebut. Penyebab terjadinya penurunan pasokan dan daya saing udang Indonesia karena tidak efisiennya usaha budidaya udang di dalam negeri akibat buruknya infrastruktur dan maraknya pungutan liar di lapangan.Sementara itu infrastruktur budidaya udang Thailand lebih bagus, jalan raya ke lokasi budidaya beraspal mulus dan disediakan listrik dengan harga subsidi serta insentif lain yang dapat meningkatkan produktivitas produksi udang negara tersebut.Amerika Serikat mengenakan bea masuk anti dumping terhadap enam negara pemasok udang antara lain Thailand, Cina, Vietnam, India, Ekuador, Brazil sejak tahun 2004. Kondisi ini merupakan peluang bagi Indonesia untuk merebut pasar di Amerika Serikat jika dapat meningkatkan daya saingnya.","author":[{"dropping-particle":"","family":"Samah","given":"A Elly","non-dropping-particle":"","parse-names":false,"suffix":""}],"container-title":"Buletin Ilmiah Litbang Perdagangan","id":"ITEM-1","issue":"2 SE  - Articles","issued":{"date-parts":[["2018","2","6"]]},"title":"PROSPEK PERDAGANGAN UDANG INDONESIA","type":"article-journal","volume":"1"},"uris":["http://www.mendeley.com/documents/?uuid=a084e983-deb0-4516-b432-c36fa90b0407"]}],"mendeley":{"formattedCitation":"(Samah, 2018)","plainTextFormattedCitation":"(Samah, 2018)","previouslyFormattedCitation":"(Samah, 2018)"},"properties":{"noteIndex":0},"schema":"https://github.com/citation-style-language/schema/raw/master/csl-citation.json"}</w:instrText>
      </w:r>
      <w:r w:rsidR="00F03828">
        <w:rPr>
          <w:lang w:val="en-US"/>
        </w:rPr>
        <w:fldChar w:fldCharType="separate"/>
      </w:r>
      <w:r w:rsidR="00F528CF" w:rsidRPr="00F528CF">
        <w:rPr>
          <w:noProof/>
          <w:lang w:val="en-US"/>
        </w:rPr>
        <w:t>(Samah, 2018)</w:t>
      </w:r>
      <w:r w:rsidR="00F03828">
        <w:rPr>
          <w:lang w:val="en-US"/>
        </w:rPr>
        <w:fldChar w:fldCharType="end"/>
      </w:r>
    </w:p>
    <w:p w14:paraId="69A28430" w14:textId="272690D6" w:rsidR="00DF02BA" w:rsidRPr="00E204F5" w:rsidRDefault="00DF02BA" w:rsidP="00E204F5">
      <w:r w:rsidRPr="00E073E2">
        <w:t>Udang</w:t>
      </w:r>
      <w:r w:rsidRPr="00E073E2">
        <w:rPr>
          <w:lang w:val="en-US"/>
        </w:rPr>
        <w:t xml:space="preserve"> </w:t>
      </w:r>
      <w:r w:rsidRPr="00E073E2">
        <w:rPr>
          <w:i/>
          <w:iCs/>
          <w:lang w:val="en-US"/>
        </w:rPr>
        <w:t>Vannamei</w:t>
      </w:r>
      <w:r w:rsidRPr="00E073E2">
        <w:rPr>
          <w:lang w:val="en-US"/>
        </w:rPr>
        <w:t xml:space="preserve"> </w:t>
      </w:r>
      <w:r w:rsidRPr="00E073E2">
        <w:t xml:space="preserve">berasal dari perairan Amerika dan Hawai </w:t>
      </w:r>
      <w:r>
        <w:rPr>
          <w:lang w:val="en-US"/>
        </w:rPr>
        <w:t xml:space="preserve">yang </w:t>
      </w:r>
      <w:r w:rsidRPr="00E073E2">
        <w:t>sukses dikembangbiakkan di berbagai negara di Asia.</w:t>
      </w:r>
      <w:r>
        <w:rPr>
          <w:lang w:val="en-US"/>
        </w:rPr>
        <w:t xml:space="preserve"> </w:t>
      </w:r>
      <w:r w:rsidRPr="0072006B">
        <w:t>Udang</w:t>
      </w:r>
      <w:r>
        <w:rPr>
          <w:lang w:val="en-US"/>
        </w:rPr>
        <w:t xml:space="preserve"> </w:t>
      </w:r>
      <w:r w:rsidRPr="0072006B">
        <w:rPr>
          <w:i/>
          <w:iCs/>
          <w:lang w:val="en-US"/>
        </w:rPr>
        <w:t>Vannamei</w:t>
      </w:r>
      <w:r>
        <w:rPr>
          <w:lang w:val="en-US"/>
        </w:rPr>
        <w:t xml:space="preserve"> </w:t>
      </w:r>
      <w:r w:rsidRPr="0072006B">
        <w:t>merupakan salah satu spesies unggul pengganti udang Windu. Jenis udang ini mulai dibudidayakan di Indonesia sejak tahun 2002.</w:t>
      </w:r>
      <w:r w:rsidR="00E204F5">
        <w:rPr>
          <w:lang w:val="en-US"/>
        </w:rPr>
        <w:t xml:space="preserve"> </w:t>
      </w:r>
      <w:r w:rsidRPr="0072006B">
        <w:t>Pada awalnya pemilihan udang</w:t>
      </w:r>
      <w:r>
        <w:rPr>
          <w:lang w:val="en-US"/>
        </w:rPr>
        <w:t xml:space="preserve"> </w:t>
      </w:r>
      <w:r w:rsidRPr="00F7518B">
        <w:rPr>
          <w:i/>
          <w:iCs/>
          <w:lang w:val="en-US"/>
        </w:rPr>
        <w:t>Vannamei</w:t>
      </w:r>
      <w:r>
        <w:rPr>
          <w:lang w:val="en-US"/>
        </w:rPr>
        <w:t xml:space="preserve"> </w:t>
      </w:r>
      <w:r w:rsidRPr="0072006B">
        <w:t>dibandingkan udang Windu dikarenakan udang</w:t>
      </w:r>
      <w:r>
        <w:rPr>
          <w:lang w:val="en-US"/>
        </w:rPr>
        <w:t xml:space="preserve"> </w:t>
      </w:r>
      <w:r w:rsidRPr="003A0E8D">
        <w:rPr>
          <w:i/>
          <w:iCs/>
          <w:lang w:val="en-US"/>
        </w:rPr>
        <w:t>Vannamei</w:t>
      </w:r>
      <w:r>
        <w:rPr>
          <w:lang w:val="en-US"/>
        </w:rPr>
        <w:t xml:space="preserve"> </w:t>
      </w:r>
      <w:r w:rsidRPr="0072006B">
        <w:t xml:space="preserve">cukup tahan </w:t>
      </w:r>
      <w:r w:rsidRPr="006C5C74">
        <w:t>dari</w:t>
      </w:r>
      <w:r>
        <w:rPr>
          <w:lang w:val="en-US"/>
        </w:rPr>
        <w:t xml:space="preserve"> </w:t>
      </w:r>
      <w:r w:rsidRPr="0072006B">
        <w:t xml:space="preserve">serangan penyakit. Namun dalam perkembangannya, udang </w:t>
      </w:r>
      <w:r w:rsidRPr="00375C60">
        <w:rPr>
          <w:i/>
          <w:iCs/>
        </w:rPr>
        <w:t>Vannamei</w:t>
      </w:r>
      <w:r w:rsidRPr="0072006B">
        <w:t xml:space="preserve"> mulai terserang penyakit salah satunya </w:t>
      </w:r>
      <w:r w:rsidRPr="00F7518B">
        <w:t>adalah</w:t>
      </w:r>
      <w:r>
        <w:rPr>
          <w:lang w:val="en-US"/>
        </w:rPr>
        <w:t xml:space="preserve"> </w:t>
      </w:r>
      <w:r w:rsidRPr="0072006B">
        <w:rPr>
          <w:i/>
          <w:iCs/>
          <w:lang w:val="en-US"/>
        </w:rPr>
        <w:t>White Spot Disease</w:t>
      </w:r>
      <w:r>
        <w:rPr>
          <w:lang w:val="en-US"/>
        </w:rPr>
        <w:t xml:space="preserve"> (WSD)</w:t>
      </w:r>
      <w:r w:rsidR="00B950DF">
        <w:rPr>
          <w:lang w:val="en-US"/>
        </w:rPr>
        <w:t xml:space="preserve"> </w:t>
      </w:r>
      <w:r w:rsidR="00B950DF" w:rsidRPr="009837A5">
        <w:t>atau lebih dikenal penyakit bercak putih</w:t>
      </w:r>
      <w:r>
        <w:rPr>
          <w:lang w:val="en-US"/>
        </w:rPr>
        <w:t xml:space="preserve"> </w:t>
      </w:r>
      <w:r w:rsidRPr="0072006B">
        <w:t>yang</w:t>
      </w:r>
      <w:r>
        <w:rPr>
          <w:lang w:val="en-US"/>
        </w:rPr>
        <w:t xml:space="preserve"> </w:t>
      </w:r>
      <w:r w:rsidRPr="0072006B">
        <w:t>disebabkan</w:t>
      </w:r>
      <w:r>
        <w:rPr>
          <w:lang w:val="en-US"/>
        </w:rPr>
        <w:t xml:space="preserve"> </w:t>
      </w:r>
      <w:r w:rsidRPr="0072006B">
        <w:t>oleh</w:t>
      </w:r>
      <w:r>
        <w:rPr>
          <w:lang w:val="en-US"/>
        </w:rPr>
        <w:t xml:space="preserve"> </w:t>
      </w:r>
      <w:r w:rsidRPr="0072006B">
        <w:rPr>
          <w:i/>
          <w:iCs/>
          <w:lang w:val="en-US"/>
        </w:rPr>
        <w:t>White Spo</w:t>
      </w:r>
      <w:r>
        <w:rPr>
          <w:i/>
          <w:iCs/>
          <w:lang w:val="en-US"/>
        </w:rPr>
        <w:t>t</w:t>
      </w:r>
      <w:r w:rsidRPr="0072006B">
        <w:rPr>
          <w:i/>
          <w:iCs/>
          <w:lang w:val="en-US"/>
        </w:rPr>
        <w:t xml:space="preserve"> Syndrome Virus</w:t>
      </w:r>
      <w:r>
        <w:rPr>
          <w:lang w:val="en-US"/>
        </w:rPr>
        <w:t xml:space="preserve"> (WSSV). </w:t>
      </w:r>
      <w:r>
        <w:rPr>
          <w:lang w:val="en-US"/>
        </w:rPr>
        <w:fldChar w:fldCharType="begin" w:fldLock="1"/>
      </w:r>
      <w:r w:rsidR="003F71C2">
        <w:rPr>
          <w:lang w:val="en-US"/>
        </w:rPr>
        <w:instrText>ADDIN CSL_CITATION {"citationItems":[{"id":"ITEM-1","itemData":{"ISBN":"9789795188810","author":[{"dropping-particle":"","family":"Tancung","given":"Andi Baso","non-dropping-particle":"","parse-names":false,"suffix":""},{"dropping-particle":"","family":"Kordi","given":"Muhammad Gufran","non-dropping-particle":"","parse-names":false,"suffix":""}],"id":"ITEM-1","issued":{"date-parts":[["2007"]]},"number-of-pages":"16","publisher":"Rineka Cipta","title":"Pengelolaan Kualitas Air dalam Budi Daya Perairan","type":"book"},"uris":["http://www.mendeley.com/documents/?uuid=69bdd9d8-6d03-4446-b81f-d2a9ee23b642"]}],"mendeley":{"formattedCitation":"(Tancung &amp; Kordi, 2007)","plainTextFormattedCitation":"(Tancung &amp; Kordi, 2007)","previouslyFormattedCitation":"(Tancung &amp; Kordi, 2007)"},"properties":{"noteIndex":0},"schema":"https://github.com/citation-style-language/schema/raw/master/csl-citation.json"}</w:instrText>
      </w:r>
      <w:r>
        <w:rPr>
          <w:lang w:val="en-US"/>
        </w:rPr>
        <w:fldChar w:fldCharType="separate"/>
      </w:r>
      <w:r w:rsidR="00F528CF" w:rsidRPr="00F528CF">
        <w:rPr>
          <w:noProof/>
          <w:lang w:val="en-US"/>
        </w:rPr>
        <w:t>(Tancung &amp; Kordi, 2007)</w:t>
      </w:r>
      <w:r>
        <w:rPr>
          <w:lang w:val="en-US"/>
        </w:rPr>
        <w:fldChar w:fldCharType="end"/>
      </w:r>
    </w:p>
    <w:p w14:paraId="192D7C5A" w14:textId="66471E51" w:rsidR="00175E01" w:rsidRPr="00DB10BF" w:rsidRDefault="00BC0016" w:rsidP="00EF2DA6">
      <w:pPr>
        <w:rPr>
          <w:lang w:val="en-US"/>
        </w:rPr>
      </w:pPr>
      <w:r w:rsidRPr="009837A5">
        <w:t>K</w:t>
      </w:r>
      <w:r w:rsidR="009837A5" w:rsidRPr="009837A5">
        <w:t>arena k</w:t>
      </w:r>
      <w:r w:rsidRPr="009837A5">
        <w:t>emunculan penyakit ini</w:t>
      </w:r>
      <w:r w:rsidR="009837A5" w:rsidRPr="009837A5">
        <w:t>, maka dibutuhkan solusi untuk menganalisis penyakit ini  secara cepat dan mudah untuk mempercepat pengambilan tindakan pencegahan.</w:t>
      </w:r>
      <w:r w:rsidR="00A91B45">
        <w:rPr>
          <w:lang w:val="en-US"/>
        </w:rPr>
        <w:t xml:space="preserve"> </w:t>
      </w:r>
      <w:r w:rsidR="00C55CF5" w:rsidRPr="00FF5433">
        <w:t xml:space="preserve">Untuk membantu proses klasifikasi ini, </w:t>
      </w:r>
      <w:r w:rsidR="00FF5433" w:rsidRPr="00FF5433">
        <w:t xml:space="preserve">petani udang memerlukan sarana yang dapat </w:t>
      </w:r>
      <w:r w:rsidR="00FF5433" w:rsidRPr="00A8118A">
        <w:t>membantu</w:t>
      </w:r>
      <w:r w:rsidR="00A8118A" w:rsidRPr="00A8118A">
        <w:t xml:space="preserve"> mengakomodir kebutuhan tersebut. </w:t>
      </w:r>
      <w:r w:rsidR="00EF072D" w:rsidRPr="00EF072D">
        <w:t>Dengan adanya kemajuan teknologi di masa kini, proses ini dapat diselesaikan dengan memanfaatkan</w:t>
      </w:r>
      <w:r w:rsidR="00EF072D">
        <w:rPr>
          <w:lang w:val="en-US"/>
        </w:rPr>
        <w:t xml:space="preserve"> </w:t>
      </w:r>
      <w:r w:rsidR="00EF072D" w:rsidRPr="00EF072D">
        <w:rPr>
          <w:i/>
          <w:iCs/>
          <w:lang w:val="en-US"/>
        </w:rPr>
        <w:t>artificial intelligence</w:t>
      </w:r>
      <w:r w:rsidR="00EF072D">
        <w:rPr>
          <w:lang w:val="en-US"/>
        </w:rPr>
        <w:t xml:space="preserve"> </w:t>
      </w:r>
      <w:r w:rsidR="00EF072D" w:rsidRPr="00EF072D">
        <w:t>dan</w:t>
      </w:r>
      <w:r w:rsidR="00EF072D">
        <w:rPr>
          <w:lang w:val="en-US"/>
        </w:rPr>
        <w:t xml:space="preserve"> </w:t>
      </w:r>
      <w:r w:rsidR="00EF072D" w:rsidRPr="00EF072D">
        <w:rPr>
          <w:i/>
          <w:iCs/>
          <w:lang w:val="en-US"/>
        </w:rPr>
        <w:t>data mining</w:t>
      </w:r>
      <w:r w:rsidR="00EF072D">
        <w:rPr>
          <w:lang w:val="en-US"/>
        </w:rPr>
        <w:t xml:space="preserve">. </w:t>
      </w:r>
      <w:r w:rsidR="00A8118A" w:rsidRPr="00A8118A">
        <w:t xml:space="preserve">Sistem klasifikasi penyakit merupakan </w:t>
      </w:r>
      <w:r w:rsidR="00044B06">
        <w:rPr>
          <w:lang w:val="en-US"/>
        </w:rPr>
        <w:t xml:space="preserve">salah </w:t>
      </w:r>
      <w:r w:rsidR="00044B06" w:rsidRPr="00EF072D">
        <w:t>satu jenis</w:t>
      </w:r>
      <w:r w:rsidR="00A8118A" w:rsidRPr="00EF072D">
        <w:t xml:space="preserve"> sistem </w:t>
      </w:r>
      <w:r w:rsidR="00044B06" w:rsidRPr="00EF072D">
        <w:t>pakar</w:t>
      </w:r>
      <w:r w:rsidR="00044B06">
        <w:rPr>
          <w:lang w:val="en-US"/>
        </w:rPr>
        <w:t xml:space="preserve"> </w:t>
      </w:r>
      <w:r w:rsidR="00A8118A" w:rsidRPr="00A8118A">
        <w:t>yang dapat</w:t>
      </w:r>
      <w:r w:rsidR="00DB10BF">
        <w:rPr>
          <w:lang w:val="en-US"/>
        </w:rPr>
        <w:t xml:space="preserve"> </w:t>
      </w:r>
      <w:r w:rsidR="00C26496" w:rsidRPr="008605D6">
        <w:t>melakukan proses klasifikasi berdasarkan sekelompok data dan menghasilkan informasi baru</w:t>
      </w:r>
      <w:r w:rsidR="00C26496">
        <w:rPr>
          <w:lang w:val="en-US"/>
        </w:rPr>
        <w:t>.</w:t>
      </w:r>
    </w:p>
    <w:p w14:paraId="75B807D0" w14:textId="572A9F48" w:rsidR="00706930" w:rsidRDefault="009837A5" w:rsidP="00EF2DA6">
      <w:pPr>
        <w:rPr>
          <w:lang w:val="en-US"/>
        </w:rPr>
      </w:pPr>
      <w:r w:rsidRPr="009837A5">
        <w:t xml:space="preserve">Dengan adanya </w:t>
      </w:r>
      <w:r w:rsidRPr="009837A5">
        <w:rPr>
          <w:i/>
          <w:iCs/>
          <w:lang w:val="en-US"/>
        </w:rPr>
        <w:t>historical  data</w:t>
      </w:r>
      <w:r>
        <w:rPr>
          <w:lang w:val="en-US"/>
        </w:rPr>
        <w:t xml:space="preserve"> </w:t>
      </w:r>
      <w:r w:rsidRPr="009837A5">
        <w:t xml:space="preserve">terkait penyakit ini, maka akan lebih mudah </w:t>
      </w:r>
      <w:r>
        <w:rPr>
          <w:lang w:val="en-US"/>
        </w:rPr>
        <w:t xml:space="preserve">proses </w:t>
      </w:r>
      <w:r w:rsidRPr="009837A5">
        <w:t>analisis dilakukan menggunakan</w:t>
      </w:r>
      <w:r>
        <w:rPr>
          <w:lang w:val="en-US"/>
        </w:rPr>
        <w:t xml:space="preserve"> </w:t>
      </w:r>
      <w:r w:rsidRPr="009837A5">
        <w:rPr>
          <w:i/>
          <w:iCs/>
          <w:lang w:val="en-US"/>
        </w:rPr>
        <w:t>data mining</w:t>
      </w:r>
      <w:r>
        <w:rPr>
          <w:lang w:val="en-US"/>
        </w:rPr>
        <w:t>.</w:t>
      </w:r>
      <w:r w:rsidR="001776C1">
        <w:rPr>
          <w:lang w:val="en-US"/>
        </w:rPr>
        <w:t xml:space="preserve"> </w:t>
      </w:r>
      <w:r w:rsidR="00D559C4" w:rsidRPr="004359F6">
        <w:rPr>
          <w:i/>
          <w:iCs/>
          <w:lang w:val="en-US"/>
        </w:rPr>
        <w:t>Data mining</w:t>
      </w:r>
      <w:r w:rsidR="00D559C4">
        <w:rPr>
          <w:lang w:val="en-US"/>
        </w:rPr>
        <w:t xml:space="preserve"> </w:t>
      </w:r>
      <w:r w:rsidR="00C17520" w:rsidRPr="00C17520">
        <w:t>merupakan</w:t>
      </w:r>
      <w:r w:rsidR="00D559C4" w:rsidRPr="00D559C4">
        <w:t xml:space="preserve"> salah satu teknik yang bisa digunakan untuk melakukan </w:t>
      </w:r>
      <w:r w:rsidR="00D559C4" w:rsidRPr="00D559C4">
        <w:rPr>
          <w:i/>
          <w:iCs/>
          <w:lang w:val="en-US"/>
        </w:rPr>
        <w:t>improve human judgement</w:t>
      </w:r>
      <w:r w:rsidR="00D559C4">
        <w:rPr>
          <w:lang w:val="en-US"/>
        </w:rPr>
        <w:t xml:space="preserve"> </w:t>
      </w:r>
      <w:r w:rsidR="00D559C4" w:rsidRPr="00D559C4">
        <w:t>dari sekumpulan data sebagai salah satu proses analisa otomatis untuk mengetahui pola atau kecenderungan dari sekelompok data yang kemudian dapat diolah menjadi sebuah informasi baru</w:t>
      </w:r>
      <w:r w:rsidR="00D559C4">
        <w:rPr>
          <w:lang w:val="en-US"/>
        </w:rPr>
        <w:t>.</w:t>
      </w:r>
      <w:r w:rsidR="00475F8D">
        <w:rPr>
          <w:lang w:val="en-US"/>
        </w:rPr>
        <w:t xml:space="preserve"> </w:t>
      </w:r>
      <w:r w:rsidR="00475F8D" w:rsidRPr="00475F8D">
        <w:t>Pada</w:t>
      </w:r>
      <w:r w:rsidR="00475F8D">
        <w:rPr>
          <w:lang w:val="en-US"/>
        </w:rPr>
        <w:t xml:space="preserve"> </w:t>
      </w:r>
      <w:r w:rsidR="00475F8D" w:rsidRPr="00475F8D">
        <w:rPr>
          <w:i/>
          <w:iCs/>
          <w:lang w:val="en-US"/>
        </w:rPr>
        <w:t>data mining</w:t>
      </w:r>
      <w:r w:rsidR="00475F8D">
        <w:rPr>
          <w:lang w:val="en-US"/>
        </w:rPr>
        <w:t xml:space="preserve"> </w:t>
      </w:r>
      <w:r w:rsidR="00475F8D" w:rsidRPr="00475F8D">
        <w:t>terdapat banyak sekali fungsi yang dapat digunakan salah satunya yaitu fungsi klasifikasi</w:t>
      </w:r>
      <w:r w:rsidR="00475F8D">
        <w:rPr>
          <w:lang w:val="en-US"/>
        </w:rPr>
        <w:t>.</w:t>
      </w:r>
    </w:p>
    <w:p w14:paraId="22FF4E50" w14:textId="70CCCAFE" w:rsidR="002853B7" w:rsidRDefault="009837A5" w:rsidP="002853B7">
      <w:r w:rsidRPr="009837A5">
        <w:lastRenderedPageBreak/>
        <w:t>Salah satu algoritma untuk menyelesaikan klasifikasi dengan mudah adalah algoritma</w:t>
      </w:r>
      <w:r>
        <w:rPr>
          <w:lang w:val="en-US"/>
        </w:rPr>
        <w:t xml:space="preserve"> </w:t>
      </w:r>
      <w:r w:rsidRPr="00FD7920">
        <w:rPr>
          <w:i/>
          <w:iCs/>
          <w:lang w:val="en-US"/>
        </w:rPr>
        <w:t>K-Nearest Neighbour</w:t>
      </w:r>
      <w:r>
        <w:rPr>
          <w:lang w:val="en-US"/>
        </w:rPr>
        <w:t>.</w:t>
      </w:r>
      <w:r w:rsidR="00827DB3">
        <w:rPr>
          <w:lang w:val="en-US"/>
        </w:rPr>
        <w:t xml:space="preserve"> </w:t>
      </w:r>
      <w:r w:rsidR="00827DB3" w:rsidRPr="00827DB3">
        <w:t>Algoritma jenis ini salah satu algoritma yang sederhana dan mudah dipelajari, tahan dengan data yang memiliki</w:t>
      </w:r>
      <w:r w:rsidR="00827DB3">
        <w:rPr>
          <w:lang w:val="en-US"/>
        </w:rPr>
        <w:t xml:space="preserve"> </w:t>
      </w:r>
      <w:r w:rsidR="00827DB3" w:rsidRPr="00827DB3">
        <w:rPr>
          <w:i/>
          <w:iCs/>
          <w:lang w:val="en-US"/>
        </w:rPr>
        <w:t>noise</w:t>
      </w:r>
      <w:r w:rsidR="00827DB3">
        <w:rPr>
          <w:lang w:val="en-US"/>
        </w:rPr>
        <w:t xml:space="preserve"> </w:t>
      </w:r>
      <w:r w:rsidR="00827DB3" w:rsidRPr="00827DB3">
        <w:t>dan efektif jika datanya cukup besar.</w:t>
      </w:r>
      <w:r w:rsidR="00CC5CB6">
        <w:rPr>
          <w:lang w:val="en-US"/>
        </w:rPr>
        <w:t xml:space="preserve"> </w:t>
      </w:r>
      <w:r w:rsidR="00827DB3">
        <w:rPr>
          <w:lang w:val="en-US"/>
        </w:rPr>
        <w:t xml:space="preserve"> </w:t>
      </w:r>
      <w:r w:rsidR="00827DB3" w:rsidRPr="00C17520">
        <w:t>Namun</w:t>
      </w:r>
      <w:r w:rsidR="00CC5CB6" w:rsidRPr="00C17520">
        <w:t>,</w:t>
      </w:r>
      <w:r w:rsidR="00827DB3" w:rsidRPr="00C17520">
        <w:t xml:space="preserve"> </w:t>
      </w:r>
      <w:r w:rsidR="00CC5CB6" w:rsidRPr="00C17520">
        <w:t>algoritma ini juga memiliki kekurangan yaitu proses komputasi yang kompleks, keterbatasan memori, dapat tertipu dengan atribut yang tidak relevan dan juga parameter K yang bias.</w:t>
      </w:r>
      <w:r w:rsidR="00CC5CB6">
        <w:rPr>
          <w:lang w:val="en-US"/>
        </w:rPr>
        <w:t xml:space="preserve"> </w:t>
      </w:r>
      <w:r w:rsidR="006D3C9B">
        <w:rPr>
          <w:lang w:val="en-US"/>
        </w:rPr>
        <w:fldChar w:fldCharType="begin" w:fldLock="1"/>
      </w:r>
      <w:r w:rsidR="003F71C2">
        <w:rPr>
          <w:lang w:val="en-US"/>
        </w:rPr>
        <w:instrText>ADDIN CSL_CITATION {"citationItems":[{"id":"ITEM-1","itemData":{"abstract":"Salah satu tugas dari data mining adalah klasi? kasi, banyak peneliti yang sudah melakukan penelitian tentang metode klasi? kasi. Metode klasi? kasi yang biasa digunakan adalah k-Nearest Neighbor (kNN). kNN memiliki beberapa kelebihan, diantaranya adalah pelatihan sangat cepat, sederhana dan mudah dipelajari, tahan terhadap data pelatihan yang memiliki derau, dan efektif jika data pelatihan besar. Sedangkan, kekurangan dari kNN adalah nilai k bias, komputasi kompleks, keterbatasan memori, dan mudah tertipu dengan atribut yang tidak relevan. Salah satu perbaikan kNN adalah Modi? ed kNN (MKNN), yang bertujuan untuk meningkatkan akurasi dari kNN, dengan menambahkan perhitungan validity, karena dianggap perhitungan bobot yang terdapat pada kNN, memiliki permasalahan outlier. Namun, MKNN juga memiliki kelemahan yang sama dengan kNN yaitu nilai k bias dan komputasi yang kompleks. Berdasarkan permasalahan MKNN tersebut, penulis bermaksud untuk melakukan perbaikan dalam hal, optimasi nilai k menggunakan Genentic Algorithm (GA), karena GA sudah terbukti dapat digunakan untuk melakukan optimasi pada nilai k untuk kNN. Selanjutnya algoritma tersebut akan dinamakan algoritma GMKNN (Genetic Modi? ed k Nearest Neighbor). Evaluasi tingkat kebenaran hasil akan didasarkan pada nilai akurasi, baik menggunakan algoritma kNN, MKNN maupun GMKNN menggunakan data UCI machine learning.","author":[{"dropping-particle":"","family":"Siti Mutrofin","given":"","non-dropping-particle":"","parse-names":false,"suffix":""},{"dropping-particle":"","family":"Izzah","given":"Abidatul","non-dropping-particle":"","parse-names":false,"suffix":""},{"dropping-particle":"","family":"Kurniawardhani","given":"Arrie","non-dropping-particle":"","parse-names":false,"suffix":""},{"dropping-particle":"","family":"Masrur","given":"Mukhamad","non-dropping-particle":"","parse-names":false,"suffix":""}],"container-title":"Gamma","id":"ITEM-1","issue":"September","issued":{"date-parts":[["2014"]]},"page":"130-134","title":"Optimasi teknik klasifikasi modified k nearest neighbor menggunakan algoritma genetika","type":"article-journal","volume":"10"},"uris":["http://www.mendeley.com/documents/?uuid=012642a9-393e-4e70-bc67-0b46d3699a0d"]}],"mendeley":{"formattedCitation":"(Siti Mutrofin et al., 2014)","plainTextFormattedCitation":"(Siti Mutrofin et al., 2014)","previouslyFormattedCitation":"(Siti Mutrofin et al., 2014)"},"properties":{"noteIndex":0},"schema":"https://github.com/citation-style-language/schema/raw/master/csl-citation.json"}</w:instrText>
      </w:r>
      <w:r w:rsidR="006D3C9B">
        <w:rPr>
          <w:lang w:val="en-US"/>
        </w:rPr>
        <w:fldChar w:fldCharType="separate"/>
      </w:r>
      <w:r w:rsidR="00F528CF" w:rsidRPr="00F528CF">
        <w:rPr>
          <w:noProof/>
          <w:lang w:val="en-US"/>
        </w:rPr>
        <w:t>(Siti Mutrofin et al., 2014)</w:t>
      </w:r>
      <w:r w:rsidR="006D3C9B">
        <w:rPr>
          <w:lang w:val="en-US"/>
        </w:rPr>
        <w:fldChar w:fldCharType="end"/>
      </w:r>
      <w:r w:rsidR="002853B7">
        <w:rPr>
          <w:lang w:val="en-US"/>
        </w:rPr>
        <w:t xml:space="preserve"> </w:t>
      </w:r>
      <w:r w:rsidR="00E350C3" w:rsidRPr="00851BFC">
        <w:t xml:space="preserve">Untuk mencegah nilai parameter K bias, maka dapat dilakukan </w:t>
      </w:r>
      <w:r w:rsidR="00E350C3" w:rsidRPr="007307F1">
        <w:t xml:space="preserve">optimasi </w:t>
      </w:r>
      <w:r w:rsidR="00851BFC" w:rsidRPr="007307F1">
        <w:t>penentuan parameter K</w:t>
      </w:r>
      <w:r w:rsidR="00E350C3" w:rsidRPr="007307F1">
        <w:t xml:space="preserve">. </w:t>
      </w:r>
      <w:r w:rsidR="00014B67" w:rsidRPr="00014B67">
        <w:t>Terdapat</w:t>
      </w:r>
      <w:r w:rsidR="00851BFC" w:rsidRPr="007307F1">
        <w:t xml:space="preserve"> banyak sekali algoritma yang dapat digunakan untuk optimasi seperti </w:t>
      </w:r>
      <w:r w:rsidR="004D77E5" w:rsidRPr="004D77E5">
        <w:rPr>
          <w:i/>
          <w:iCs/>
          <w:lang w:val="en-US"/>
        </w:rPr>
        <w:t>Bat Algorithm</w:t>
      </w:r>
      <w:r w:rsidR="004D77E5">
        <w:rPr>
          <w:lang w:val="en-US"/>
        </w:rPr>
        <w:t xml:space="preserve">, </w:t>
      </w:r>
      <w:r w:rsidR="004D77E5" w:rsidRPr="004D77E5">
        <w:rPr>
          <w:i/>
          <w:iCs/>
          <w:lang w:val="en-US"/>
        </w:rPr>
        <w:t>Bird Swarm Algorithm</w:t>
      </w:r>
      <w:r w:rsidR="004D77E5">
        <w:rPr>
          <w:lang w:val="en-US"/>
        </w:rPr>
        <w:t xml:space="preserve">, </w:t>
      </w:r>
      <w:r w:rsidR="004D77E5" w:rsidRPr="004D77E5">
        <w:rPr>
          <w:i/>
          <w:iCs/>
          <w:lang w:val="en-US"/>
        </w:rPr>
        <w:t>Particle Swarm Optimization</w:t>
      </w:r>
      <w:r w:rsidR="004D77E5">
        <w:rPr>
          <w:lang w:val="en-US"/>
        </w:rPr>
        <w:t xml:space="preserve">, </w:t>
      </w:r>
      <w:r w:rsidR="004D77E5" w:rsidRPr="004D77E5">
        <w:rPr>
          <w:i/>
          <w:iCs/>
          <w:lang w:val="en-US"/>
        </w:rPr>
        <w:t>Multi Swarm Optimization</w:t>
      </w:r>
      <w:r w:rsidR="004D77E5">
        <w:rPr>
          <w:lang w:val="en-US"/>
        </w:rPr>
        <w:t xml:space="preserve">, </w:t>
      </w:r>
      <w:r w:rsidR="004D77E5" w:rsidRPr="004D77E5">
        <w:rPr>
          <w:i/>
          <w:iCs/>
          <w:lang w:val="en-US"/>
        </w:rPr>
        <w:t>Genetic Algorithm</w:t>
      </w:r>
      <w:r w:rsidR="004D77E5">
        <w:rPr>
          <w:lang w:val="en-US"/>
        </w:rPr>
        <w:t xml:space="preserve">, </w:t>
      </w:r>
      <w:r w:rsidR="004D77E5" w:rsidRPr="004D77E5">
        <w:t xml:space="preserve">dan </w:t>
      </w:r>
      <w:r w:rsidR="004D77E5" w:rsidRPr="00022347">
        <w:t>masih</w:t>
      </w:r>
      <w:r w:rsidR="004D77E5">
        <w:rPr>
          <w:lang w:val="en-US"/>
        </w:rPr>
        <w:t xml:space="preserve"> </w:t>
      </w:r>
      <w:r w:rsidR="004D77E5" w:rsidRPr="004D77E5">
        <w:t>banyak lagi lainnya.</w:t>
      </w:r>
    </w:p>
    <w:p w14:paraId="03301765" w14:textId="735D3BF1" w:rsidR="00C53671" w:rsidRPr="00022347" w:rsidRDefault="00022347" w:rsidP="00C53671">
      <w:pPr>
        <w:rPr>
          <w:lang w:val="en-US"/>
        </w:rPr>
      </w:pPr>
      <w:r w:rsidRPr="00EE1290">
        <w:t>D</w:t>
      </w:r>
      <w:r w:rsidR="00EE1290" w:rsidRPr="00EE1290">
        <w:t>ari</w:t>
      </w:r>
      <w:r w:rsidRPr="00EE1290">
        <w:t xml:space="preserve"> bermacam-macam jenis algoritma optimasi diatas</w:t>
      </w:r>
      <w:r>
        <w:rPr>
          <w:lang w:val="en-US"/>
        </w:rPr>
        <w:t xml:space="preserve">, </w:t>
      </w:r>
      <w:r w:rsidRPr="00EE1290">
        <w:rPr>
          <w:i/>
          <w:iCs/>
          <w:lang w:val="en-US"/>
        </w:rPr>
        <w:t>Genetic Algorithm</w:t>
      </w:r>
      <w:r>
        <w:rPr>
          <w:lang w:val="en-US"/>
        </w:rPr>
        <w:t xml:space="preserve"> </w:t>
      </w:r>
      <w:r w:rsidRPr="00EE1290">
        <w:t xml:space="preserve">atau lebih dikenal algoritma Genetika merupakan salah satu teknik optimasi yang melakukan proses optimasi secara acak berdasarkan prinsip evolusi dan mampu </w:t>
      </w:r>
      <w:r w:rsidR="00EE1290" w:rsidRPr="00EE1290">
        <w:t>melakukan penelusuran yang kompleks</w:t>
      </w:r>
      <w:r>
        <w:rPr>
          <w:lang w:val="en-US"/>
        </w:rPr>
        <w:t>.</w:t>
      </w:r>
      <w:r w:rsidR="007C7865">
        <w:rPr>
          <w:lang w:val="en-US"/>
        </w:rPr>
        <w:t xml:space="preserve"> </w:t>
      </w:r>
      <w:r w:rsidR="003F71C2">
        <w:rPr>
          <w:lang w:val="en-US"/>
        </w:rPr>
        <w:fldChar w:fldCharType="begin" w:fldLock="1"/>
      </w:r>
      <w:r w:rsidR="00E000F4">
        <w:rPr>
          <w:lang w:val="en-US"/>
        </w:rPr>
        <w:instrText>ADDIN CSL_CITATION {"citationItems":[{"id":"ITEM-1","itemData":{"ISSN":"1694-0784","abstract":"k-Nearest Neighbor (KNN) is one of the most popular algorithms for pattern recognition. Many researchers have found that the KNN algorithm accomplishes very good performance in their experiments on different data sets. The traditional KNN text classification algorithm has three limitations: (i) calculation complexity due to the usage of all the training samples for classification, (ii) the performance is solely dependent on the training set, and (iii) there is no weight difference between samples. To overcome these limitations, an improved version of KNN is proposed in this paper. Genetic Algorithm (GA) is combined with KNN to improve its classification performance. Instead of considering all the training samples and taking k-neighbors, the GA is employed to take k-neighbors straightaway and then calculate the distance to classify the test samples. Before classification, initially the reduced feature set is received from a novel method based on Rough set theory hybrid with Bee Colony Optimization (BCO) as we have discussed in our earlier work. The performance is compared with the traditional KNN, CART and SVM classifiers.","author":[{"dropping-particle":"","family":"Suguna","given":"N.","non-dropping-particle":"","parse-names":false,"suffix":""},{"dropping-particle":"","family":"Thanushkodi","given":"K.","non-dropping-particle":"","parse-names":false,"suffix":""}],"container-title":"International Journal of Computer Science Issues","id":"ITEM-1","issue":"4","issued":{"date-parts":[["2010","7","1"]]},"page":"18-21","title":"An Improved k-Nearest Neighbor Classification Using Genetic Algorithm","type":"article-journal","volume":"7"},"uris":["http://www.mendeley.com/documents/?uuid=62fde9d0-b324-450b-a54a-1cd5e8a0b590"]}],"mendeley":{"formattedCitation":"(Suguna &amp; Thanushkodi, 2010)","plainTextFormattedCitation":"(Suguna &amp; Thanushkodi, 2010)","previouslyFormattedCitation":"(Suguna &amp; Thanushkodi, 2010)"},"properties":{"noteIndex":0},"schema":"https://github.com/citation-style-language/schema/raw/master/csl-citation.json"}</w:instrText>
      </w:r>
      <w:r w:rsidR="003F71C2">
        <w:rPr>
          <w:lang w:val="en-US"/>
        </w:rPr>
        <w:fldChar w:fldCharType="separate"/>
      </w:r>
      <w:r w:rsidR="003F71C2" w:rsidRPr="003F71C2">
        <w:rPr>
          <w:noProof/>
          <w:lang w:val="en-US"/>
        </w:rPr>
        <w:t>(Suguna &amp; Thanushkodi, 2010)</w:t>
      </w:r>
      <w:r w:rsidR="003F71C2">
        <w:rPr>
          <w:lang w:val="en-US"/>
        </w:rPr>
        <w:fldChar w:fldCharType="end"/>
      </w:r>
      <w:r w:rsidR="00C53671">
        <w:rPr>
          <w:lang w:val="en-US"/>
        </w:rPr>
        <w:t xml:space="preserve"> </w:t>
      </w:r>
      <w:r w:rsidR="00C53671" w:rsidRPr="00C53671">
        <w:t>Dengan dilakukannya optimasi pada sistem klasifikasi ini, diharapkan dapat meningkatkan akurasi dari hasil klasifikasi sehingga dapat dimanfaatkan dengan lebih baik</w:t>
      </w:r>
      <w:r w:rsidR="003D6CA6">
        <w:rPr>
          <w:lang w:val="en-US"/>
        </w:rPr>
        <w:t xml:space="preserve"> </w:t>
      </w:r>
      <w:r w:rsidR="003D6CA6" w:rsidRPr="00AF0846">
        <w:t>lagi</w:t>
      </w:r>
      <w:r w:rsidR="00C53671" w:rsidRPr="00C53671">
        <w:t>.</w:t>
      </w:r>
    </w:p>
    <w:p w14:paraId="1661421E" w14:textId="75645D7F" w:rsidR="00900E94" w:rsidRPr="00631FB9" w:rsidRDefault="00900E94" w:rsidP="00E21A6C">
      <w:pPr>
        <w:pStyle w:val="Heading1"/>
        <w:rPr>
          <w:lang w:val="id-ID"/>
        </w:rPr>
      </w:pPr>
      <w:r w:rsidRPr="00631FB9">
        <w:rPr>
          <w:lang w:val="id-ID"/>
        </w:rPr>
        <w:t>Rumusan Masalah</w:t>
      </w:r>
    </w:p>
    <w:p w14:paraId="2663D8C2" w14:textId="2D4A89FE" w:rsidR="00521706" w:rsidRPr="00631FB9" w:rsidRDefault="00703637" w:rsidP="00E21A6C">
      <w:r w:rsidRPr="00631FB9">
        <w:t xml:space="preserve">Berdasarkan uraian pada latar belakang di atas dapat diidentifikasi </w:t>
      </w:r>
      <w:r w:rsidR="00374987" w:rsidRPr="00374987">
        <w:t>beberapa</w:t>
      </w:r>
      <w:r w:rsidR="00374987">
        <w:rPr>
          <w:lang w:val="en-US"/>
        </w:rPr>
        <w:t xml:space="preserve"> </w:t>
      </w:r>
      <w:r w:rsidRPr="00631FB9">
        <w:t>masalah penelitian sebagai berikut:</w:t>
      </w:r>
    </w:p>
    <w:p w14:paraId="4ECE0029" w14:textId="7891D1E4" w:rsidR="00703637" w:rsidRPr="003310D3" w:rsidRDefault="003310D3" w:rsidP="003310D3">
      <w:pPr>
        <w:pStyle w:val="ListParagraph"/>
        <w:numPr>
          <w:ilvl w:val="0"/>
          <w:numId w:val="2"/>
        </w:numPr>
        <w:ind w:left="1276" w:hanging="418"/>
        <w:rPr>
          <w:lang w:val="en-US"/>
        </w:rPr>
      </w:pPr>
      <w:r w:rsidRPr="003310D3">
        <w:t xml:space="preserve">Bagaimana cara melakukan optimasi pada </w:t>
      </w:r>
      <w:r w:rsidR="00B21276" w:rsidRPr="00B21276">
        <w:t>sistem</w:t>
      </w:r>
      <w:r w:rsidRPr="003310D3">
        <w:t xml:space="preserve"> klasifikasi</w:t>
      </w:r>
      <w:r w:rsidRPr="003310D3">
        <w:rPr>
          <w:lang w:val="en-US"/>
        </w:rPr>
        <w:t xml:space="preserve"> </w:t>
      </w:r>
      <w:r w:rsidRPr="003310D3">
        <w:rPr>
          <w:i/>
          <w:iCs/>
          <w:lang w:val="en-US"/>
        </w:rPr>
        <w:t>White Spot Disease</w:t>
      </w:r>
      <w:r w:rsidRPr="003310D3">
        <w:rPr>
          <w:lang w:val="en-US"/>
        </w:rPr>
        <w:t xml:space="preserve"> </w:t>
      </w:r>
      <w:r w:rsidRPr="003310D3">
        <w:t>pada udang</w:t>
      </w:r>
      <w:r w:rsidR="00732955">
        <w:rPr>
          <w:lang w:val="en-US"/>
        </w:rPr>
        <w:t xml:space="preserve"> </w:t>
      </w:r>
      <w:r w:rsidR="00732955" w:rsidRPr="002A48DA">
        <w:rPr>
          <w:i/>
          <w:iCs/>
          <w:lang w:val="en-US"/>
        </w:rPr>
        <w:t>Vannamei</w:t>
      </w:r>
      <w:r w:rsidRPr="003310D3">
        <w:t xml:space="preserve"> menggunakan </w:t>
      </w:r>
      <w:r w:rsidR="00875A9A" w:rsidRPr="00875A9A">
        <w:rPr>
          <w:i/>
          <w:iCs/>
          <w:lang w:val="en-US"/>
        </w:rPr>
        <w:t>Genetic Algorithm</w:t>
      </w:r>
      <w:r w:rsidRPr="003310D3">
        <w:t>?</w:t>
      </w:r>
    </w:p>
    <w:p w14:paraId="5DC57B97" w14:textId="2C268CEF" w:rsidR="003310D3" w:rsidRPr="003310D3" w:rsidRDefault="00732955" w:rsidP="003310D3">
      <w:pPr>
        <w:pStyle w:val="ListParagraph"/>
        <w:numPr>
          <w:ilvl w:val="0"/>
          <w:numId w:val="2"/>
        </w:numPr>
        <w:ind w:left="1276" w:hanging="418"/>
        <w:jc w:val="left"/>
        <w:rPr>
          <w:lang w:val="en-US"/>
        </w:rPr>
      </w:pPr>
      <w:r w:rsidRPr="00732955">
        <w:t xml:space="preserve">Bagaimana hasil optimasi pada proses klasifikasi </w:t>
      </w:r>
      <w:r w:rsidRPr="00732955">
        <w:rPr>
          <w:i/>
          <w:iCs/>
          <w:lang w:val="en-US"/>
        </w:rPr>
        <w:t>White S</w:t>
      </w:r>
      <w:r w:rsidR="00A767F4">
        <w:rPr>
          <w:i/>
          <w:iCs/>
          <w:lang w:val="en-US"/>
        </w:rPr>
        <w:t>p</w:t>
      </w:r>
      <w:r w:rsidRPr="00732955">
        <w:rPr>
          <w:i/>
          <w:iCs/>
          <w:lang w:val="en-US"/>
        </w:rPr>
        <w:t>ot Disease</w:t>
      </w:r>
      <w:r>
        <w:rPr>
          <w:lang w:val="en-US"/>
        </w:rPr>
        <w:t xml:space="preserve"> </w:t>
      </w:r>
      <w:r w:rsidRPr="00732955">
        <w:t xml:space="preserve">pada udang </w:t>
      </w:r>
      <w:r w:rsidRPr="002A48DA">
        <w:rPr>
          <w:i/>
          <w:iCs/>
          <w:lang w:val="en-US"/>
        </w:rPr>
        <w:t>Vannamei</w:t>
      </w:r>
      <w:r>
        <w:rPr>
          <w:lang w:val="en-US"/>
        </w:rPr>
        <w:t xml:space="preserve"> </w:t>
      </w:r>
      <w:r w:rsidRPr="00732955">
        <w:t xml:space="preserve">menggunakan </w:t>
      </w:r>
      <w:r w:rsidR="00875A9A" w:rsidRPr="00875A9A">
        <w:rPr>
          <w:i/>
          <w:iCs/>
          <w:lang w:val="en-US"/>
        </w:rPr>
        <w:t>Genetic Algorith</w:t>
      </w:r>
      <w:r w:rsidR="00875A9A">
        <w:rPr>
          <w:i/>
          <w:iCs/>
          <w:lang w:val="en-US"/>
        </w:rPr>
        <w:t>m</w:t>
      </w:r>
      <w:r>
        <w:rPr>
          <w:lang w:val="en-US"/>
        </w:rPr>
        <w:t>?</w:t>
      </w:r>
    </w:p>
    <w:p w14:paraId="0FD41E14" w14:textId="2218045E" w:rsidR="00900E94" w:rsidRPr="000D37B1" w:rsidRDefault="00900E94" w:rsidP="00E21A6C">
      <w:pPr>
        <w:pStyle w:val="Heading1"/>
        <w:rPr>
          <w:lang w:val="id-ID"/>
        </w:rPr>
      </w:pPr>
      <w:r w:rsidRPr="000D37B1">
        <w:rPr>
          <w:lang w:val="id-ID"/>
        </w:rPr>
        <w:t>Tujuan</w:t>
      </w:r>
      <w:r w:rsidR="000D37B1" w:rsidRPr="000D37B1">
        <w:rPr>
          <w:lang w:val="id-ID"/>
        </w:rPr>
        <w:t xml:space="preserve"> Penelitian</w:t>
      </w:r>
    </w:p>
    <w:p w14:paraId="5D062727" w14:textId="3878367B" w:rsidR="00703637" w:rsidRPr="009B3B8E" w:rsidRDefault="00703637" w:rsidP="00E21A6C">
      <w:r w:rsidRPr="009B3B8E">
        <w:t xml:space="preserve">Berdasarkan rumusan masalah </w:t>
      </w:r>
      <w:r w:rsidR="00C73034" w:rsidRPr="009B3B8E">
        <w:t>yang telah dipaparkan sebelumnya,</w:t>
      </w:r>
      <w:r w:rsidRPr="009B3B8E">
        <w:t xml:space="preserve"> </w:t>
      </w:r>
      <w:r w:rsidR="00C73034" w:rsidRPr="009B3B8E">
        <w:t xml:space="preserve">maka </w:t>
      </w:r>
      <w:r w:rsidRPr="009B3B8E">
        <w:t xml:space="preserve">tujuan </w:t>
      </w:r>
      <w:r w:rsidR="00C73034" w:rsidRPr="009B3B8E">
        <w:t xml:space="preserve">penelitian ini </w:t>
      </w:r>
      <w:r w:rsidRPr="009B3B8E">
        <w:t>sebagai berikut:</w:t>
      </w:r>
    </w:p>
    <w:p w14:paraId="18F4AE62" w14:textId="6D31BF67" w:rsidR="00216494" w:rsidRDefault="00216494" w:rsidP="00C73034">
      <w:pPr>
        <w:pStyle w:val="ListParagraph"/>
        <w:numPr>
          <w:ilvl w:val="0"/>
          <w:numId w:val="3"/>
        </w:numPr>
        <w:ind w:left="1276" w:hanging="425"/>
        <w:rPr>
          <w:lang w:val="en-US"/>
        </w:rPr>
      </w:pPr>
      <w:r w:rsidRPr="0070082F">
        <w:t>Meng</w:t>
      </w:r>
      <w:r w:rsidR="0070082F" w:rsidRPr="0070082F">
        <w:t xml:space="preserve">etahui </w:t>
      </w:r>
      <w:r w:rsidR="00A767F4" w:rsidRPr="00A767F4">
        <w:t>alur</w:t>
      </w:r>
      <w:r w:rsidR="00A767F4">
        <w:rPr>
          <w:lang w:val="en-US"/>
        </w:rPr>
        <w:t xml:space="preserve"> </w:t>
      </w:r>
      <w:r w:rsidR="0070082F" w:rsidRPr="0070082F">
        <w:t>implementasi</w:t>
      </w:r>
      <w:r w:rsidRPr="00251A81">
        <w:t xml:space="preserve"> optimasi pada proses klasifikasi</w:t>
      </w:r>
      <w:r w:rsidRPr="00216494">
        <w:rPr>
          <w:lang w:val="en-US"/>
        </w:rPr>
        <w:t xml:space="preserve"> </w:t>
      </w:r>
      <w:r w:rsidRPr="00251A81">
        <w:rPr>
          <w:i/>
          <w:iCs/>
          <w:lang w:val="en-US"/>
        </w:rPr>
        <w:t>White Spot Disease</w:t>
      </w:r>
      <w:r w:rsidRPr="00216494">
        <w:rPr>
          <w:lang w:val="en-US"/>
        </w:rPr>
        <w:t xml:space="preserve"> </w:t>
      </w:r>
      <w:r w:rsidRPr="00251A81">
        <w:t>pada</w:t>
      </w:r>
      <w:r w:rsidRPr="00216494">
        <w:rPr>
          <w:lang w:val="en-US"/>
        </w:rPr>
        <w:t xml:space="preserve"> </w:t>
      </w:r>
      <w:r w:rsidRPr="00251A81">
        <w:t xml:space="preserve">udang </w:t>
      </w:r>
      <w:r w:rsidRPr="00645FB0">
        <w:rPr>
          <w:i/>
          <w:iCs/>
          <w:lang w:val="en-US"/>
        </w:rPr>
        <w:t>Vannamei</w:t>
      </w:r>
      <w:r w:rsidRPr="00251A81">
        <w:t xml:space="preserve"> menggunakan </w:t>
      </w:r>
      <w:r w:rsidR="007E3EC9" w:rsidRPr="00875A9A">
        <w:rPr>
          <w:i/>
          <w:iCs/>
          <w:lang w:val="en-US"/>
        </w:rPr>
        <w:t>Genetic Algorith</w:t>
      </w:r>
      <w:r w:rsidR="007E3EC9">
        <w:rPr>
          <w:i/>
          <w:iCs/>
          <w:lang w:val="en-US"/>
        </w:rPr>
        <w:t>m</w:t>
      </w:r>
    </w:p>
    <w:p w14:paraId="10B5288B" w14:textId="1A1D8932" w:rsidR="00C73034" w:rsidRPr="00DC3298" w:rsidRDefault="0070082F" w:rsidP="00DC3298">
      <w:pPr>
        <w:pStyle w:val="ListParagraph"/>
        <w:numPr>
          <w:ilvl w:val="0"/>
          <w:numId w:val="3"/>
        </w:numPr>
        <w:ind w:left="1276" w:hanging="425"/>
        <w:rPr>
          <w:lang w:val="en-US"/>
        </w:rPr>
      </w:pPr>
      <w:r w:rsidRPr="0070082F">
        <w:t xml:space="preserve">Mengetahui hasil </w:t>
      </w:r>
      <w:r w:rsidRPr="00251A81">
        <w:t>optimasi pada proses klasifikasi</w:t>
      </w:r>
      <w:r w:rsidRPr="00216494">
        <w:rPr>
          <w:lang w:val="en-US"/>
        </w:rPr>
        <w:t xml:space="preserve"> </w:t>
      </w:r>
      <w:r w:rsidRPr="00251A81">
        <w:rPr>
          <w:i/>
          <w:iCs/>
          <w:lang w:val="en-US"/>
        </w:rPr>
        <w:t>White Spot Disease</w:t>
      </w:r>
      <w:r w:rsidRPr="00216494">
        <w:rPr>
          <w:lang w:val="en-US"/>
        </w:rPr>
        <w:t xml:space="preserve"> </w:t>
      </w:r>
      <w:r w:rsidRPr="00251A81">
        <w:t>pada</w:t>
      </w:r>
      <w:r w:rsidRPr="00216494">
        <w:rPr>
          <w:lang w:val="en-US"/>
        </w:rPr>
        <w:t xml:space="preserve"> </w:t>
      </w:r>
      <w:r w:rsidRPr="00251A81">
        <w:t xml:space="preserve">udang </w:t>
      </w:r>
      <w:r w:rsidRPr="00645FB0">
        <w:rPr>
          <w:i/>
          <w:iCs/>
          <w:lang w:val="en-US"/>
        </w:rPr>
        <w:t>Vannamei</w:t>
      </w:r>
      <w:r w:rsidRPr="00251A81">
        <w:t xml:space="preserve"> menggunakan </w:t>
      </w:r>
      <w:r w:rsidR="007E3EC9" w:rsidRPr="00875A9A">
        <w:rPr>
          <w:i/>
          <w:iCs/>
          <w:lang w:val="en-US"/>
        </w:rPr>
        <w:t>Genetic Algorith</w:t>
      </w:r>
      <w:r w:rsidR="008D792D">
        <w:rPr>
          <w:i/>
          <w:iCs/>
          <w:lang w:val="en-US"/>
        </w:rPr>
        <w:t>m</w:t>
      </w:r>
    </w:p>
    <w:p w14:paraId="71E006FE" w14:textId="71345282" w:rsidR="00900E94" w:rsidRPr="000D37B1" w:rsidRDefault="00900E94" w:rsidP="00E21A6C">
      <w:pPr>
        <w:pStyle w:val="Heading1"/>
        <w:rPr>
          <w:lang w:val="id-ID"/>
        </w:rPr>
      </w:pPr>
      <w:r w:rsidRPr="000D37B1">
        <w:rPr>
          <w:lang w:val="id-ID"/>
        </w:rPr>
        <w:lastRenderedPageBreak/>
        <w:t>Manfaa</w:t>
      </w:r>
      <w:r w:rsidR="00E1336E" w:rsidRPr="000D37B1">
        <w:rPr>
          <w:lang w:val="id-ID"/>
        </w:rPr>
        <w:t>t</w:t>
      </w:r>
      <w:r w:rsidR="000D37B1" w:rsidRPr="000D37B1">
        <w:rPr>
          <w:lang w:val="id-ID"/>
        </w:rPr>
        <w:t xml:space="preserve"> Penelitian</w:t>
      </w:r>
    </w:p>
    <w:p w14:paraId="3A885083" w14:textId="6630790D" w:rsidR="00065409" w:rsidRDefault="00631FB9" w:rsidP="00E21A6C">
      <w:r w:rsidRPr="00776B4B">
        <w:t xml:space="preserve">Berdasarkan tujuan </w:t>
      </w:r>
      <w:r w:rsidR="00776B4B" w:rsidRPr="00776B4B">
        <w:t>penelitian yang telah dipaparkan sebelumnya</w:t>
      </w:r>
      <w:r w:rsidRPr="00776B4B">
        <w:t xml:space="preserve">, </w:t>
      </w:r>
      <w:r w:rsidR="00776B4B" w:rsidRPr="00776B4B">
        <w:t xml:space="preserve">maka diharapkan penelitian ini </w:t>
      </w:r>
      <w:r w:rsidRPr="00776B4B">
        <w:t>dapat memberikan manfaat sebagai berikut:</w:t>
      </w:r>
    </w:p>
    <w:p w14:paraId="5E5C319B" w14:textId="70C3ED9C" w:rsidR="00C05AA9" w:rsidRDefault="00C05AA9" w:rsidP="00592F77">
      <w:pPr>
        <w:pStyle w:val="ListParagraph"/>
        <w:numPr>
          <w:ilvl w:val="0"/>
          <w:numId w:val="4"/>
        </w:numPr>
      </w:pPr>
      <w:r w:rsidRPr="00C05AA9">
        <w:t>Bagi Peneliti</w:t>
      </w:r>
    </w:p>
    <w:p w14:paraId="6B793725" w14:textId="3344953E" w:rsidR="00854E13" w:rsidRPr="00C05AA9" w:rsidRDefault="00C93CCF" w:rsidP="008C0F5D">
      <w:pPr>
        <w:pStyle w:val="ListParagraph"/>
        <w:ind w:left="1502" w:firstLine="0"/>
      </w:pPr>
      <w:r w:rsidRPr="00137C1B">
        <w:t xml:space="preserve">Dengan dilakukannya penelitian ini diharapkan peneliti dapat menerapkan ilmu pengetahuan </w:t>
      </w:r>
      <w:r w:rsidRPr="00682BBE">
        <w:t>yang telah didapatkan di</w:t>
      </w:r>
      <w:r w:rsidR="00682BBE" w:rsidRPr="00682BBE">
        <w:t xml:space="preserve"> perkuliahan utamanya dalam bidang Agroindustri sesuai dengan visi Fakultas Ilmu Komputer</w:t>
      </w:r>
      <w:r w:rsidR="00F12464">
        <w:rPr>
          <w:lang w:val="en-US"/>
        </w:rPr>
        <w:t>,</w:t>
      </w:r>
      <w:r w:rsidR="00682BBE" w:rsidRPr="00682BBE">
        <w:t xml:space="preserve">  Universitas Jember</w:t>
      </w:r>
      <w:r w:rsidRPr="00682BBE">
        <w:t>.</w:t>
      </w:r>
    </w:p>
    <w:p w14:paraId="6CA0E500" w14:textId="2BBAF3DC" w:rsidR="00776B4B" w:rsidRDefault="00C05AA9" w:rsidP="00592F77">
      <w:pPr>
        <w:pStyle w:val="ListParagraph"/>
        <w:numPr>
          <w:ilvl w:val="0"/>
          <w:numId w:val="4"/>
        </w:numPr>
      </w:pPr>
      <w:r w:rsidRPr="00C05AA9">
        <w:t>Bagi Akademisi</w:t>
      </w:r>
    </w:p>
    <w:p w14:paraId="3E2A117E" w14:textId="29587F4D" w:rsidR="00FC6670" w:rsidRPr="00137C1B" w:rsidRDefault="00FC6670" w:rsidP="00FC6670">
      <w:pPr>
        <w:pStyle w:val="ListParagraph"/>
        <w:ind w:left="1502" w:firstLine="0"/>
      </w:pPr>
      <w:r w:rsidRPr="00137C1B">
        <w:t>Hasil penelitian ini diharapkan dapat menambah referensi bagi peneliti lain di masa yang akan datang.</w:t>
      </w:r>
    </w:p>
    <w:p w14:paraId="32FA4960" w14:textId="46EB6953" w:rsidR="00900E94" w:rsidRPr="00C05AA9" w:rsidRDefault="00900E94" w:rsidP="00FC7A1A">
      <w:pPr>
        <w:pStyle w:val="Heading1"/>
        <w:rPr>
          <w:lang w:val="id-ID"/>
        </w:rPr>
      </w:pPr>
      <w:r w:rsidRPr="00C05AA9">
        <w:rPr>
          <w:lang w:val="id-ID"/>
        </w:rPr>
        <w:t>Batasan Masalah</w:t>
      </w:r>
    </w:p>
    <w:p w14:paraId="50347C7A" w14:textId="71A6EE71" w:rsidR="00987D07" w:rsidRDefault="00256AF0" w:rsidP="00987D07">
      <w:r w:rsidRPr="00256AF0">
        <w:t xml:space="preserve">Agar tidak terjadi penyimpangan dalam proses penelitian, maka ditetapkan Batasan masalah dalam penelitian ini. Adapun batasan masalah dalam </w:t>
      </w:r>
      <w:r w:rsidR="00987D07" w:rsidRPr="00256AF0">
        <w:t>penelitian ini, antara lain:</w:t>
      </w:r>
    </w:p>
    <w:p w14:paraId="2DFB130E" w14:textId="6FA1BDE6" w:rsidR="00EC7C26" w:rsidRDefault="00EC7C26" w:rsidP="004416D0">
      <w:pPr>
        <w:pStyle w:val="ListParagraph"/>
        <w:numPr>
          <w:ilvl w:val="0"/>
          <w:numId w:val="6"/>
        </w:numPr>
      </w:pPr>
      <w:r w:rsidRPr="00EC7C26">
        <w:t xml:space="preserve">Penelitian ini berfokus pada proses optimasi </w:t>
      </w:r>
      <w:r w:rsidR="00545F42">
        <w:rPr>
          <w:lang w:val="en-US"/>
        </w:rPr>
        <w:t xml:space="preserve">algoritma </w:t>
      </w:r>
      <w:r w:rsidRPr="00EC7C26">
        <w:t>KNN menggunakan algoritma Genetika</w:t>
      </w:r>
    </w:p>
    <w:p w14:paraId="2C16615C" w14:textId="09B59C88" w:rsidR="004416D0" w:rsidRPr="00256AF0" w:rsidRDefault="004416D0" w:rsidP="00EC7C26">
      <w:pPr>
        <w:pStyle w:val="ListParagraph"/>
        <w:numPr>
          <w:ilvl w:val="0"/>
          <w:numId w:val="6"/>
        </w:numPr>
      </w:pPr>
      <w:r w:rsidRPr="00A12DC6">
        <w:t>Data yang akan dijadikan objek penelitian merupakan</w:t>
      </w:r>
      <w:r>
        <w:rPr>
          <w:lang w:val="en-US"/>
        </w:rPr>
        <w:t xml:space="preserve"> </w:t>
      </w:r>
      <w:r w:rsidRPr="00A12DC6">
        <w:rPr>
          <w:i/>
          <w:iCs/>
          <w:lang w:val="en-US"/>
        </w:rPr>
        <w:t>dataset</w:t>
      </w:r>
      <w:r>
        <w:rPr>
          <w:lang w:val="en-US"/>
        </w:rPr>
        <w:t xml:space="preserve"> </w:t>
      </w:r>
      <w:r w:rsidR="002D5B5F" w:rsidRPr="002D5B5F">
        <w:t>dengan</w:t>
      </w:r>
      <w:r w:rsidR="002D5B5F">
        <w:rPr>
          <w:lang w:val="en-US"/>
        </w:rPr>
        <w:t xml:space="preserve"> </w:t>
      </w:r>
      <w:r w:rsidRPr="00A12DC6">
        <w:t>sumber terbuka</w:t>
      </w:r>
      <w:r w:rsidR="002D5B5F">
        <w:rPr>
          <w:lang w:val="en-US"/>
        </w:rPr>
        <w:t xml:space="preserve"> </w:t>
      </w:r>
      <w:r w:rsidR="00E000F4">
        <w:rPr>
          <w:lang w:val="en-US"/>
        </w:rPr>
        <w:t xml:space="preserve">yang </w:t>
      </w:r>
      <w:r w:rsidR="00E000F4" w:rsidRPr="00E000F4">
        <w:t>digunakan pada penelitian</w:t>
      </w:r>
      <w:r w:rsidR="002D5B5F">
        <w:rPr>
          <w:lang w:val="en-US"/>
        </w:rPr>
        <w:t xml:space="preserve"> </w:t>
      </w:r>
      <w:r w:rsidR="002D5B5F" w:rsidRPr="002D5B5F">
        <w:rPr>
          <w:lang w:val="en-US"/>
        </w:rPr>
        <w:t>“</w:t>
      </w:r>
      <w:r w:rsidR="00E000F4" w:rsidRPr="00E000F4">
        <w:rPr>
          <w:i/>
          <w:iCs/>
          <w:lang w:val="en-US"/>
        </w:rPr>
        <w:t>A sequential assessment of WSD risk factors of shrimp farming in Bangladesh: Looking for a sustainable farming system</w:t>
      </w:r>
      <w:r w:rsidR="002D5B5F" w:rsidRPr="002D5B5F">
        <w:rPr>
          <w:lang w:val="en-US"/>
        </w:rPr>
        <w:t>”</w:t>
      </w:r>
      <w:r w:rsidR="00E000F4">
        <w:rPr>
          <w:lang w:val="en-US"/>
        </w:rPr>
        <w:t xml:space="preserve"> </w:t>
      </w:r>
      <w:r w:rsidR="00E000F4">
        <w:rPr>
          <w:lang w:val="en-US"/>
        </w:rPr>
        <w:fldChar w:fldCharType="begin" w:fldLock="1"/>
      </w:r>
      <w:r w:rsidR="00E000F4">
        <w:rPr>
          <w:lang w:val="en-US"/>
        </w:rPr>
        <w:instrText>ADDIN CSL_CITATION {"citationItems":[{"id":"ITEM-1","itemData":{"DOI":"10.1016/j.aquaculture.2020.735348","ISSN":"00448486","author":[{"dropping-particle":"","family":"Hasan","given":"Neaz A.","non-dropping-particle":"","parse-names":false,"suffix":""},{"dropping-particle":"","family":"Haque","given":"Mohammad Mahfujul","non-dropping-particle":"","parse-names":false,"suffix":""},{"dropping-particle":"","family":"Hinchliffe","given":"Steve J.","non-dropping-particle":"","parse-names":false,"suffix":""},{"dropping-particle":"","family":"Guilder","given":"James","non-dropping-particle":"","parse-names":false,"suffix":""}],"container-title":"Aquaculture","id":"ITEM-1","issued":{"date-parts":[["2020","9"]]},"page":"735348","title":"A sequential assessment of WSD risk factors of shrimp farming in Bangladesh: Looking for a sustainable farming system","type":"article-journal","volume":"526"},"uris":["http://www.mendeley.com/documents/?uuid=9edc7c90-47df-4909-bf17-bc550c10d06a"]}],"mendeley":{"formattedCitation":"(Hasan et al., 2020)","plainTextFormattedCitation":"(Hasan et al., 2020)"},"properties":{"noteIndex":0},"schema":"https://github.com/citation-style-language/schema/raw/master/csl-citation.json"}</w:instrText>
      </w:r>
      <w:r w:rsidR="00E000F4">
        <w:rPr>
          <w:lang w:val="en-US"/>
        </w:rPr>
        <w:fldChar w:fldCharType="separate"/>
      </w:r>
      <w:r w:rsidR="00E000F4" w:rsidRPr="00E000F4">
        <w:rPr>
          <w:noProof/>
          <w:lang w:val="en-US"/>
        </w:rPr>
        <w:t>(Hasan et al., 2020)</w:t>
      </w:r>
      <w:r w:rsidR="00E000F4">
        <w:rPr>
          <w:lang w:val="en-US"/>
        </w:rPr>
        <w:fldChar w:fldCharType="end"/>
      </w:r>
    </w:p>
    <w:p w14:paraId="33DF381B" w14:textId="722F2FF8" w:rsidR="00900E94" w:rsidRPr="00987D07" w:rsidRDefault="00900E94" w:rsidP="00FC7A1A">
      <w:pPr>
        <w:pStyle w:val="Heading1"/>
        <w:rPr>
          <w:lang w:val="id-ID"/>
        </w:rPr>
      </w:pPr>
      <w:r w:rsidRPr="00987D07">
        <w:rPr>
          <w:lang w:val="id-ID"/>
        </w:rPr>
        <w:t>Tinjauan Pustaka</w:t>
      </w:r>
    </w:p>
    <w:p w14:paraId="1750374E" w14:textId="5A976EA6" w:rsidR="00987D07" w:rsidRPr="00987D07" w:rsidRDefault="00987D07" w:rsidP="00987D07">
      <w:r w:rsidRPr="00987D07">
        <w:t>Bagian ini menyajikan penelitian-penelitian terdahulu yang relevan dengan optimasi klasifikasi baik yang menggunakan metode genetika maupun yang lain serta objek yang sama, seperti yang disajikan berikut ini.</w:t>
      </w:r>
    </w:p>
    <w:p w14:paraId="62E012DD" w14:textId="32E3BABA" w:rsidR="00900E94" w:rsidRPr="002E21EC" w:rsidRDefault="00900E94" w:rsidP="002E21EC">
      <w:pPr>
        <w:pStyle w:val="Heading1"/>
        <w:numPr>
          <w:ilvl w:val="1"/>
          <w:numId w:val="1"/>
        </w:numPr>
        <w:ind w:left="993" w:hanging="567"/>
        <w:rPr>
          <w:lang w:val="id-ID"/>
        </w:rPr>
      </w:pPr>
      <w:r w:rsidRPr="002E21EC">
        <w:rPr>
          <w:lang w:val="id-ID"/>
        </w:rPr>
        <w:t>Penelitian Terdahulu</w:t>
      </w:r>
    </w:p>
    <w:p w14:paraId="657F35AE" w14:textId="2A03F45F" w:rsidR="001534A4" w:rsidRDefault="001534A4" w:rsidP="001534A4">
      <w:pPr>
        <w:rPr>
          <w:lang w:val="en-US"/>
        </w:rPr>
      </w:pPr>
      <w:r w:rsidRPr="001534A4">
        <w:t xml:space="preserve">Penelitian terdahulu yang terkait dengan </w:t>
      </w:r>
      <w:r w:rsidR="00DD7419" w:rsidRPr="001534A4">
        <w:t>proses optimasi</w:t>
      </w:r>
      <w:r w:rsidR="00DD7419">
        <w:rPr>
          <w:lang w:val="en-US"/>
        </w:rPr>
        <w:t xml:space="preserve"> </w:t>
      </w:r>
      <w:r w:rsidRPr="001534A4">
        <w:t xml:space="preserve">klasifikasi </w:t>
      </w:r>
      <w:r w:rsidR="00DD7419" w:rsidRPr="00DD7419">
        <w:t>pada</w:t>
      </w:r>
      <w:r w:rsidRPr="001534A4">
        <w:t xml:space="preserve"> algoritma </w:t>
      </w:r>
      <w:r w:rsidRPr="001534A4">
        <w:rPr>
          <w:i/>
          <w:iCs/>
          <w:lang w:val="en-US"/>
        </w:rPr>
        <w:t>K-Nearest Neighbour</w:t>
      </w:r>
      <w:r w:rsidR="003A1599">
        <w:rPr>
          <w:lang w:val="en-US"/>
        </w:rPr>
        <w:t xml:space="preserve"> </w:t>
      </w:r>
      <w:r w:rsidR="003A1599" w:rsidRPr="003A1599">
        <w:t>yang</w:t>
      </w:r>
      <w:r w:rsidR="003A1599">
        <w:rPr>
          <w:lang w:val="en-US"/>
        </w:rPr>
        <w:t xml:space="preserve"> </w:t>
      </w:r>
      <w:r w:rsidRPr="001534A4">
        <w:t xml:space="preserve">menggunakan </w:t>
      </w:r>
      <w:r w:rsidR="00F5126E" w:rsidRPr="00875A9A">
        <w:rPr>
          <w:i/>
          <w:iCs/>
          <w:lang w:val="en-US"/>
        </w:rPr>
        <w:t>Genetic Algorith</w:t>
      </w:r>
      <w:r w:rsidR="00F5126E">
        <w:rPr>
          <w:i/>
          <w:iCs/>
          <w:lang w:val="en-US"/>
        </w:rPr>
        <w:t>m</w:t>
      </w:r>
      <w:r w:rsidR="00DD7419">
        <w:rPr>
          <w:lang w:val="en-US"/>
        </w:rPr>
        <w:t xml:space="preserve"> </w:t>
      </w:r>
      <w:r w:rsidR="00DD7419" w:rsidRPr="00DD7419">
        <w:t>maupun</w:t>
      </w:r>
      <w:r w:rsidR="00B739A3" w:rsidRPr="00DD7419">
        <w:t xml:space="preserve"> </w:t>
      </w:r>
      <w:r w:rsidR="00DD7419" w:rsidRPr="00DD7419">
        <w:t>algoritma optimasi lainnya</w:t>
      </w:r>
      <w:r w:rsidR="00DD7419">
        <w:rPr>
          <w:lang w:val="en-US"/>
        </w:rPr>
        <w:t xml:space="preserve"> </w:t>
      </w:r>
      <w:r w:rsidR="00B739A3" w:rsidRPr="00B739A3">
        <w:t>dapat dilihat pada tabel berikut</w:t>
      </w:r>
      <w:r w:rsidR="00123483">
        <w:rPr>
          <w:lang w:val="en-US"/>
        </w:rPr>
        <w:t>:</w:t>
      </w:r>
    </w:p>
    <w:tbl>
      <w:tblPr>
        <w:tblStyle w:val="TableGrid"/>
        <w:tblW w:w="0" w:type="auto"/>
        <w:tblInd w:w="425" w:type="dxa"/>
        <w:tblCellMar>
          <w:top w:w="113" w:type="dxa"/>
        </w:tblCellMar>
        <w:tblLook w:val="04A0" w:firstRow="1" w:lastRow="0" w:firstColumn="1" w:lastColumn="0" w:noHBand="0" w:noVBand="1"/>
      </w:tblPr>
      <w:tblGrid>
        <w:gridCol w:w="570"/>
        <w:gridCol w:w="2969"/>
        <w:gridCol w:w="5386"/>
      </w:tblGrid>
      <w:tr w:rsidR="00840FE1" w:rsidRPr="008F38D5" w14:paraId="0755B53B" w14:textId="77777777" w:rsidTr="00CE4C2C">
        <w:trPr>
          <w:trHeight w:val="567"/>
        </w:trPr>
        <w:tc>
          <w:tcPr>
            <w:tcW w:w="570" w:type="dxa"/>
            <w:vAlign w:val="center"/>
          </w:tcPr>
          <w:p w14:paraId="206253E0" w14:textId="391A536E" w:rsidR="00840FE1" w:rsidRPr="00840FE1" w:rsidRDefault="00840FE1" w:rsidP="00CE4C2C">
            <w:pPr>
              <w:ind w:left="0" w:firstLine="0"/>
              <w:jc w:val="left"/>
              <w:rPr>
                <w:lang w:val="en-US"/>
              </w:rPr>
            </w:pPr>
            <w:r>
              <w:rPr>
                <w:lang w:val="en-US"/>
              </w:rPr>
              <w:lastRenderedPageBreak/>
              <w:t>1.</w:t>
            </w:r>
          </w:p>
        </w:tc>
        <w:tc>
          <w:tcPr>
            <w:tcW w:w="2969" w:type="dxa"/>
            <w:vAlign w:val="center"/>
          </w:tcPr>
          <w:p w14:paraId="7738755D" w14:textId="721A2F9F" w:rsidR="00840FE1" w:rsidRPr="00840FE1" w:rsidRDefault="00840FE1" w:rsidP="00CE4C2C">
            <w:pPr>
              <w:ind w:left="0" w:firstLine="0"/>
              <w:jc w:val="left"/>
              <w:rPr>
                <w:lang w:val="en-US"/>
              </w:rPr>
            </w:pPr>
            <w:r>
              <w:rPr>
                <w:lang w:val="en-US"/>
              </w:rPr>
              <w:t>Nama</w:t>
            </w:r>
          </w:p>
        </w:tc>
        <w:tc>
          <w:tcPr>
            <w:tcW w:w="5386" w:type="dxa"/>
            <w:vAlign w:val="center"/>
          </w:tcPr>
          <w:p w14:paraId="4BFB6B71" w14:textId="7A07876B" w:rsidR="00840FE1" w:rsidRPr="00F93398" w:rsidRDefault="002143D2" w:rsidP="00CE4C2C">
            <w:pPr>
              <w:ind w:left="0" w:firstLine="0"/>
              <w:jc w:val="left"/>
            </w:pPr>
            <w:r w:rsidRPr="002143D2">
              <w:t xml:space="preserve">N. </w:t>
            </w:r>
            <w:proofErr w:type="spellStart"/>
            <w:r w:rsidRPr="002143D2">
              <w:t>Suguna</w:t>
            </w:r>
            <w:proofErr w:type="spellEnd"/>
            <w:r w:rsidRPr="002143D2">
              <w:t xml:space="preserve">, Dr. K. </w:t>
            </w:r>
            <w:proofErr w:type="spellStart"/>
            <w:r w:rsidRPr="002143D2">
              <w:t>Thanushkodi</w:t>
            </w:r>
            <w:proofErr w:type="spellEnd"/>
          </w:p>
        </w:tc>
      </w:tr>
      <w:tr w:rsidR="00840FE1" w:rsidRPr="008F38D5" w14:paraId="38301F13" w14:textId="77777777" w:rsidTr="00CE4C2C">
        <w:trPr>
          <w:trHeight w:val="567"/>
        </w:trPr>
        <w:tc>
          <w:tcPr>
            <w:tcW w:w="570" w:type="dxa"/>
            <w:vAlign w:val="center"/>
          </w:tcPr>
          <w:p w14:paraId="5D3CEAAF" w14:textId="77777777" w:rsidR="00840FE1" w:rsidRDefault="00840FE1" w:rsidP="00CE4C2C">
            <w:pPr>
              <w:ind w:left="0" w:firstLine="0"/>
              <w:jc w:val="left"/>
              <w:rPr>
                <w:lang w:val="en-US"/>
              </w:rPr>
            </w:pPr>
          </w:p>
        </w:tc>
        <w:tc>
          <w:tcPr>
            <w:tcW w:w="2969" w:type="dxa"/>
            <w:vAlign w:val="center"/>
          </w:tcPr>
          <w:p w14:paraId="05041DA9" w14:textId="759DF2A4" w:rsidR="00840FE1" w:rsidRPr="00840FE1" w:rsidRDefault="00840FE1" w:rsidP="00CE4C2C">
            <w:pPr>
              <w:ind w:left="0" w:firstLine="0"/>
              <w:jc w:val="left"/>
            </w:pPr>
            <w:r w:rsidRPr="00840FE1">
              <w:t>Tahun</w:t>
            </w:r>
          </w:p>
        </w:tc>
        <w:tc>
          <w:tcPr>
            <w:tcW w:w="5386" w:type="dxa"/>
            <w:vAlign w:val="center"/>
          </w:tcPr>
          <w:p w14:paraId="09F286F5" w14:textId="39D7FF1A" w:rsidR="00840FE1" w:rsidRPr="00840FE1" w:rsidRDefault="00840FE1" w:rsidP="00CE4C2C">
            <w:pPr>
              <w:ind w:left="0" w:firstLine="0"/>
              <w:jc w:val="left"/>
              <w:rPr>
                <w:lang w:val="en-US"/>
              </w:rPr>
            </w:pPr>
            <w:r>
              <w:rPr>
                <w:lang w:val="en-US"/>
              </w:rPr>
              <w:t>2010</w:t>
            </w:r>
          </w:p>
        </w:tc>
      </w:tr>
      <w:tr w:rsidR="00840FE1" w:rsidRPr="008F38D5" w14:paraId="73C63E19" w14:textId="77777777" w:rsidTr="00CE4C2C">
        <w:trPr>
          <w:trHeight w:val="567"/>
        </w:trPr>
        <w:tc>
          <w:tcPr>
            <w:tcW w:w="570" w:type="dxa"/>
            <w:vAlign w:val="center"/>
          </w:tcPr>
          <w:p w14:paraId="35E567BD" w14:textId="77777777" w:rsidR="00840FE1" w:rsidRDefault="00840FE1" w:rsidP="00CE4C2C">
            <w:pPr>
              <w:ind w:left="0" w:firstLine="0"/>
              <w:jc w:val="left"/>
              <w:rPr>
                <w:lang w:val="en-US"/>
              </w:rPr>
            </w:pPr>
          </w:p>
        </w:tc>
        <w:tc>
          <w:tcPr>
            <w:tcW w:w="2969" w:type="dxa"/>
            <w:vAlign w:val="center"/>
          </w:tcPr>
          <w:p w14:paraId="3CC9873E" w14:textId="6922E596" w:rsidR="00840FE1" w:rsidRPr="00840FE1" w:rsidRDefault="00840FE1" w:rsidP="00CE4C2C">
            <w:pPr>
              <w:ind w:left="0" w:firstLine="0"/>
              <w:jc w:val="left"/>
            </w:pPr>
            <w:r w:rsidRPr="00840FE1">
              <w:t>Judul</w:t>
            </w:r>
          </w:p>
        </w:tc>
        <w:tc>
          <w:tcPr>
            <w:tcW w:w="5386" w:type="dxa"/>
            <w:vAlign w:val="center"/>
          </w:tcPr>
          <w:p w14:paraId="1A56173D" w14:textId="67F0EAE5" w:rsidR="00840FE1" w:rsidRPr="00840FE1" w:rsidRDefault="00840FE1" w:rsidP="00CE4C2C">
            <w:pPr>
              <w:ind w:left="0" w:firstLine="0"/>
              <w:jc w:val="left"/>
              <w:rPr>
                <w:i/>
                <w:iCs/>
                <w:lang w:val="en-US"/>
              </w:rPr>
            </w:pPr>
            <w:r w:rsidRPr="00840FE1">
              <w:rPr>
                <w:i/>
                <w:iCs/>
                <w:lang w:val="en-US"/>
              </w:rPr>
              <w:t>An Improved k-Nearest Neighbor Classification Using Genetic Algorithm</w:t>
            </w:r>
          </w:p>
        </w:tc>
      </w:tr>
      <w:tr w:rsidR="00100F8A" w:rsidRPr="008F38D5" w14:paraId="500AC887" w14:textId="77777777" w:rsidTr="00CE4C2C">
        <w:trPr>
          <w:trHeight w:val="567"/>
        </w:trPr>
        <w:tc>
          <w:tcPr>
            <w:tcW w:w="570" w:type="dxa"/>
            <w:vAlign w:val="center"/>
          </w:tcPr>
          <w:p w14:paraId="6B73CCDF" w14:textId="77777777" w:rsidR="00100F8A" w:rsidRDefault="00100F8A" w:rsidP="00CE4C2C">
            <w:pPr>
              <w:ind w:left="0" w:firstLine="0"/>
              <w:jc w:val="left"/>
              <w:rPr>
                <w:lang w:val="en-US"/>
              </w:rPr>
            </w:pPr>
          </w:p>
        </w:tc>
        <w:tc>
          <w:tcPr>
            <w:tcW w:w="2969" w:type="dxa"/>
            <w:vAlign w:val="center"/>
          </w:tcPr>
          <w:p w14:paraId="54877BC0" w14:textId="1A4AE38A" w:rsidR="00100F8A" w:rsidRPr="00AA060F" w:rsidRDefault="00100F8A" w:rsidP="00CE4C2C">
            <w:pPr>
              <w:ind w:left="0" w:firstLine="0"/>
              <w:jc w:val="left"/>
            </w:pPr>
            <w:r w:rsidRPr="00AA060F">
              <w:t>Analisis</w:t>
            </w:r>
          </w:p>
        </w:tc>
        <w:tc>
          <w:tcPr>
            <w:tcW w:w="5386" w:type="dxa"/>
            <w:vAlign w:val="center"/>
          </w:tcPr>
          <w:p w14:paraId="6CA34E96" w14:textId="51DE8290" w:rsidR="00100F8A" w:rsidRPr="00063F2F" w:rsidRDefault="00D85372" w:rsidP="00CE4C2C">
            <w:pPr>
              <w:ind w:left="0" w:firstLine="0"/>
              <w:jc w:val="left"/>
            </w:pPr>
            <w:r w:rsidRPr="00063F2F">
              <w:t xml:space="preserve">Algoritma KNN merupakan salah satu algoritma yang sederhana dan memiliki </w:t>
            </w:r>
            <w:r w:rsidR="00CF1607" w:rsidRPr="00063F2F">
              <w:t>kompabilitas</w:t>
            </w:r>
            <w:r w:rsidRPr="00063F2F">
              <w:t xml:space="preserve"> tinggi. Namun, </w:t>
            </w:r>
            <w:r w:rsidR="00AF6D03" w:rsidRPr="00AF6D03">
              <w:t>a</w:t>
            </w:r>
            <w:r w:rsidRPr="00AF6D03">
              <w:t>lgoritma</w:t>
            </w:r>
            <w:r w:rsidRPr="00063F2F">
              <w:t xml:space="preserve"> KNN juga memiliki kelemahan sehingga diperlukan proses optimasi pada setiap permasalahan.</w:t>
            </w:r>
          </w:p>
        </w:tc>
      </w:tr>
      <w:tr w:rsidR="00100F8A" w:rsidRPr="008F38D5" w14:paraId="1CB719B3" w14:textId="77777777" w:rsidTr="00CE4C2C">
        <w:trPr>
          <w:trHeight w:val="567"/>
        </w:trPr>
        <w:tc>
          <w:tcPr>
            <w:tcW w:w="570" w:type="dxa"/>
            <w:vAlign w:val="center"/>
          </w:tcPr>
          <w:p w14:paraId="267D3B34" w14:textId="77777777" w:rsidR="00100F8A" w:rsidRDefault="00100F8A" w:rsidP="00CE4C2C">
            <w:pPr>
              <w:ind w:left="0" w:firstLine="0"/>
              <w:jc w:val="left"/>
              <w:rPr>
                <w:lang w:val="en-US"/>
              </w:rPr>
            </w:pPr>
          </w:p>
        </w:tc>
        <w:tc>
          <w:tcPr>
            <w:tcW w:w="2969" w:type="dxa"/>
            <w:vAlign w:val="center"/>
          </w:tcPr>
          <w:p w14:paraId="2D5513BB" w14:textId="0182C9B7" w:rsidR="00100F8A" w:rsidRPr="00AA060F" w:rsidRDefault="00100F8A" w:rsidP="00CE4C2C">
            <w:pPr>
              <w:ind w:left="0" w:firstLine="0"/>
              <w:jc w:val="left"/>
            </w:pPr>
            <w:r w:rsidRPr="00AA060F">
              <w:t>Hasil Penelitian</w:t>
            </w:r>
          </w:p>
        </w:tc>
        <w:tc>
          <w:tcPr>
            <w:tcW w:w="5386" w:type="dxa"/>
            <w:vAlign w:val="center"/>
          </w:tcPr>
          <w:p w14:paraId="33E2BE9B" w14:textId="4CC284D1" w:rsidR="00E83B6E" w:rsidRPr="00271996" w:rsidRDefault="00E83B6E" w:rsidP="00CE4C2C">
            <w:pPr>
              <w:ind w:left="0" w:firstLine="0"/>
              <w:jc w:val="left"/>
              <w:rPr>
                <w:lang w:val="en-US"/>
              </w:rPr>
            </w:pPr>
            <w:r w:rsidRPr="00283F50">
              <w:t>Secara mendasar, proses optimasi</w:t>
            </w:r>
            <w:r w:rsidR="008048DE">
              <w:rPr>
                <w:lang w:val="en-US"/>
              </w:rPr>
              <w:t xml:space="preserve"> </w:t>
            </w:r>
            <w:r w:rsidR="008048DE" w:rsidRPr="008048DE">
              <w:t>ini</w:t>
            </w:r>
            <w:r w:rsidRPr="00283F50">
              <w:t xml:space="preserve"> dilakukan </w:t>
            </w:r>
            <w:r w:rsidR="008048DE" w:rsidRPr="008048DE">
              <w:t>dengan</w:t>
            </w:r>
            <w:r w:rsidR="008048DE">
              <w:rPr>
                <w:lang w:val="en-US"/>
              </w:rPr>
              <w:t xml:space="preserve"> </w:t>
            </w:r>
            <w:r w:rsidR="008048DE" w:rsidRPr="008048DE">
              <w:t>cara</w:t>
            </w:r>
            <w:r w:rsidRPr="00283F50">
              <w:t xml:space="preserve"> menghitung kemiripan antar atribut sebanyak K tetangga kemudian menghitung akurasinya.</w:t>
            </w:r>
            <w:r w:rsidR="00EC56BB" w:rsidRPr="00283F50">
              <w:t xml:space="preserve"> </w:t>
            </w:r>
            <w:r w:rsidR="000B3554" w:rsidRPr="00283F50">
              <w:t>Hasilnya,</w:t>
            </w:r>
            <w:r w:rsidR="00EC56BB" w:rsidRPr="00283F50">
              <w:t xml:space="preserve"> kompleksitas dari proses</w:t>
            </w:r>
            <w:r w:rsidR="006A00E7" w:rsidRPr="00283F50">
              <w:t xml:space="preserve"> </w:t>
            </w:r>
            <w:r w:rsidR="00EC56BB" w:rsidRPr="00283F50">
              <w:t xml:space="preserve">penghitungan menjadi lebih </w:t>
            </w:r>
            <w:r w:rsidR="000B3554" w:rsidRPr="008048DE">
              <w:t>kec</w:t>
            </w:r>
            <w:r w:rsidR="008048DE" w:rsidRPr="008048DE">
              <w:t>i</w:t>
            </w:r>
            <w:r w:rsidR="000B3554" w:rsidRPr="008048DE">
              <w:t>l</w:t>
            </w:r>
            <w:r w:rsidR="000B3554" w:rsidRPr="00283F50">
              <w:t xml:space="preserve"> dan proses menjadi berjalan lebih cepat. Selain itu, proses pembobotan pada setiap sampel tidak lagi diperlukan</w:t>
            </w:r>
            <w:r w:rsidR="00F7204E" w:rsidRPr="00283F50">
              <w:t xml:space="preserve"> dengan hasil akurasi yang semakin meningkat</w:t>
            </w:r>
            <w:r w:rsidR="000B3554" w:rsidRPr="00283F50">
              <w:t>.</w:t>
            </w:r>
          </w:p>
        </w:tc>
      </w:tr>
      <w:tr w:rsidR="00CE4C2C" w:rsidRPr="008F38D5" w14:paraId="648D52CA" w14:textId="77777777" w:rsidTr="00CE4C2C">
        <w:trPr>
          <w:trHeight w:val="567"/>
        </w:trPr>
        <w:tc>
          <w:tcPr>
            <w:tcW w:w="570" w:type="dxa"/>
            <w:vAlign w:val="center"/>
          </w:tcPr>
          <w:p w14:paraId="1E7E71D1" w14:textId="7E27BB63" w:rsidR="00CE4C2C" w:rsidRPr="008F38D5" w:rsidRDefault="00840FE1" w:rsidP="00CE4C2C">
            <w:pPr>
              <w:ind w:left="0" w:firstLine="0"/>
              <w:jc w:val="left"/>
            </w:pPr>
            <w:r>
              <w:rPr>
                <w:lang w:val="en-US"/>
              </w:rPr>
              <w:t>2</w:t>
            </w:r>
            <w:r w:rsidR="008D4163" w:rsidRPr="008F38D5">
              <w:t>.</w:t>
            </w:r>
          </w:p>
        </w:tc>
        <w:tc>
          <w:tcPr>
            <w:tcW w:w="2969" w:type="dxa"/>
            <w:vAlign w:val="center"/>
          </w:tcPr>
          <w:p w14:paraId="73E13085" w14:textId="0BAC15E8" w:rsidR="00CE4C2C" w:rsidRPr="008F38D5" w:rsidRDefault="00CE4C2C" w:rsidP="00CE4C2C">
            <w:pPr>
              <w:ind w:left="0" w:firstLine="0"/>
              <w:jc w:val="left"/>
            </w:pPr>
            <w:r w:rsidRPr="008F38D5">
              <w:t>Nama</w:t>
            </w:r>
          </w:p>
        </w:tc>
        <w:tc>
          <w:tcPr>
            <w:tcW w:w="5386" w:type="dxa"/>
            <w:vAlign w:val="center"/>
          </w:tcPr>
          <w:p w14:paraId="210F571A" w14:textId="4A3B6ED8" w:rsidR="00CE4C2C" w:rsidRPr="008F38D5" w:rsidRDefault="00F93398" w:rsidP="00CE4C2C">
            <w:pPr>
              <w:ind w:left="0" w:firstLine="0"/>
              <w:jc w:val="left"/>
            </w:pPr>
            <w:r w:rsidRPr="00F93398">
              <w:t xml:space="preserve">Siti </w:t>
            </w:r>
            <w:proofErr w:type="spellStart"/>
            <w:r w:rsidRPr="00F93398">
              <w:t>Mutro</w:t>
            </w:r>
            <w:proofErr w:type="spellEnd"/>
            <w:r>
              <w:rPr>
                <w:lang w:val="en-US"/>
              </w:rPr>
              <w:t>fi</w:t>
            </w:r>
            <w:r w:rsidRPr="00F93398">
              <w:t xml:space="preserve">n, Abidatul Izzah, Arrie </w:t>
            </w:r>
            <w:proofErr w:type="spellStart"/>
            <w:r w:rsidRPr="00F93398">
              <w:t>Kurniawardhani</w:t>
            </w:r>
            <w:proofErr w:type="spellEnd"/>
            <w:r w:rsidRPr="00F93398">
              <w:t>, Mukhamad Masrur</w:t>
            </w:r>
          </w:p>
        </w:tc>
      </w:tr>
      <w:tr w:rsidR="00CE4C2C" w:rsidRPr="008F38D5" w14:paraId="45DA4265" w14:textId="77777777" w:rsidTr="00CE4C2C">
        <w:trPr>
          <w:trHeight w:val="567"/>
        </w:trPr>
        <w:tc>
          <w:tcPr>
            <w:tcW w:w="570" w:type="dxa"/>
            <w:vAlign w:val="center"/>
          </w:tcPr>
          <w:p w14:paraId="1CAE0120" w14:textId="27B75B3D" w:rsidR="00CE4C2C" w:rsidRPr="008F38D5" w:rsidRDefault="00CE4C2C" w:rsidP="00CE4C2C">
            <w:pPr>
              <w:ind w:left="0" w:firstLine="0"/>
              <w:jc w:val="left"/>
            </w:pPr>
          </w:p>
        </w:tc>
        <w:tc>
          <w:tcPr>
            <w:tcW w:w="2969" w:type="dxa"/>
            <w:vAlign w:val="center"/>
          </w:tcPr>
          <w:p w14:paraId="5A6DF81F" w14:textId="25F72965" w:rsidR="00CE4C2C" w:rsidRPr="008F38D5" w:rsidRDefault="00CE4C2C" w:rsidP="00CE4C2C">
            <w:pPr>
              <w:ind w:left="0" w:firstLine="0"/>
              <w:jc w:val="left"/>
            </w:pPr>
            <w:r w:rsidRPr="008F38D5">
              <w:t>Tahun</w:t>
            </w:r>
          </w:p>
        </w:tc>
        <w:tc>
          <w:tcPr>
            <w:tcW w:w="5386" w:type="dxa"/>
            <w:vAlign w:val="center"/>
          </w:tcPr>
          <w:p w14:paraId="47D4B2C0" w14:textId="33D36551" w:rsidR="00CE4C2C" w:rsidRPr="00511F81" w:rsidRDefault="00511F81" w:rsidP="00CE4C2C">
            <w:pPr>
              <w:ind w:left="0" w:firstLine="0"/>
              <w:jc w:val="left"/>
              <w:rPr>
                <w:lang w:val="en-US"/>
              </w:rPr>
            </w:pPr>
            <w:r>
              <w:rPr>
                <w:lang w:val="en-US"/>
              </w:rPr>
              <w:t>2014</w:t>
            </w:r>
          </w:p>
        </w:tc>
      </w:tr>
      <w:tr w:rsidR="00CE4C2C" w:rsidRPr="008F38D5" w14:paraId="2535608E" w14:textId="77777777" w:rsidTr="00CE4C2C">
        <w:trPr>
          <w:trHeight w:val="567"/>
        </w:trPr>
        <w:tc>
          <w:tcPr>
            <w:tcW w:w="570" w:type="dxa"/>
            <w:vAlign w:val="center"/>
          </w:tcPr>
          <w:p w14:paraId="613203F1" w14:textId="77777777" w:rsidR="00CE4C2C" w:rsidRPr="008F38D5" w:rsidRDefault="00CE4C2C" w:rsidP="00CE4C2C">
            <w:pPr>
              <w:ind w:left="0" w:firstLine="0"/>
              <w:jc w:val="left"/>
            </w:pPr>
          </w:p>
        </w:tc>
        <w:tc>
          <w:tcPr>
            <w:tcW w:w="2969" w:type="dxa"/>
            <w:vAlign w:val="center"/>
          </w:tcPr>
          <w:p w14:paraId="56CE19ED" w14:textId="7F305E63" w:rsidR="00CE4C2C" w:rsidRPr="008F38D5" w:rsidRDefault="00CE4C2C" w:rsidP="00CE4C2C">
            <w:pPr>
              <w:ind w:left="0" w:firstLine="0"/>
              <w:jc w:val="left"/>
            </w:pPr>
            <w:r w:rsidRPr="008F38D5">
              <w:t>Judul</w:t>
            </w:r>
          </w:p>
        </w:tc>
        <w:tc>
          <w:tcPr>
            <w:tcW w:w="5386" w:type="dxa"/>
            <w:vAlign w:val="center"/>
          </w:tcPr>
          <w:p w14:paraId="3BC59016" w14:textId="14F4F8AD" w:rsidR="00CE4C2C" w:rsidRPr="003E5E16" w:rsidRDefault="003E5E16" w:rsidP="00CE4C2C">
            <w:pPr>
              <w:ind w:left="0" w:firstLine="0"/>
              <w:jc w:val="left"/>
              <w:rPr>
                <w:lang w:val="en-US"/>
              </w:rPr>
            </w:pPr>
            <w:r w:rsidRPr="003E5E16">
              <w:t xml:space="preserve">Optimasi Teknik Klasifikasi </w:t>
            </w:r>
            <w:r w:rsidRPr="003E5E16">
              <w:rPr>
                <w:i/>
                <w:iCs/>
                <w:lang w:val="en-US"/>
              </w:rPr>
              <w:t>Modified K Nearest Neighbor</w:t>
            </w:r>
            <w:r w:rsidRPr="003E5E16">
              <w:t xml:space="preserve"> Menggunakan Algoritma Genetik</w:t>
            </w:r>
            <w:r>
              <w:rPr>
                <w:lang w:val="en-US"/>
              </w:rPr>
              <w:t>a</w:t>
            </w:r>
          </w:p>
        </w:tc>
      </w:tr>
      <w:tr w:rsidR="00CE4C2C" w:rsidRPr="008F38D5" w14:paraId="461347CC" w14:textId="77777777" w:rsidTr="00CE4C2C">
        <w:trPr>
          <w:trHeight w:val="567"/>
        </w:trPr>
        <w:tc>
          <w:tcPr>
            <w:tcW w:w="570" w:type="dxa"/>
            <w:vAlign w:val="center"/>
          </w:tcPr>
          <w:p w14:paraId="0BC5E2C8" w14:textId="77777777" w:rsidR="00CE4C2C" w:rsidRPr="008F38D5" w:rsidRDefault="00CE4C2C" w:rsidP="00CE4C2C">
            <w:pPr>
              <w:ind w:left="0" w:firstLine="0"/>
              <w:jc w:val="left"/>
            </w:pPr>
          </w:p>
        </w:tc>
        <w:tc>
          <w:tcPr>
            <w:tcW w:w="2969" w:type="dxa"/>
            <w:vAlign w:val="center"/>
          </w:tcPr>
          <w:p w14:paraId="4199D92A" w14:textId="16D7610B" w:rsidR="00CE4C2C" w:rsidRPr="008F38D5" w:rsidRDefault="00CE4C2C" w:rsidP="00CE4C2C">
            <w:pPr>
              <w:ind w:left="0" w:firstLine="0"/>
              <w:jc w:val="left"/>
            </w:pPr>
            <w:r w:rsidRPr="008F38D5">
              <w:t>Analisis</w:t>
            </w:r>
          </w:p>
        </w:tc>
        <w:tc>
          <w:tcPr>
            <w:tcW w:w="5386" w:type="dxa"/>
            <w:vAlign w:val="center"/>
          </w:tcPr>
          <w:p w14:paraId="462CF72D" w14:textId="17FAE98E" w:rsidR="00CE4C2C" w:rsidRPr="003652F3" w:rsidRDefault="00840FE1" w:rsidP="00CE4C2C">
            <w:pPr>
              <w:ind w:left="0" w:firstLine="0"/>
              <w:jc w:val="left"/>
            </w:pPr>
            <w:r w:rsidRPr="003652F3">
              <w:t xml:space="preserve">Penelitian ini dilakukan untuk melakukan perbaikan pada algoritma MKNN dengan cara melakukan optimasi nilai K </w:t>
            </w:r>
            <w:r w:rsidR="003652F3" w:rsidRPr="003652F3">
              <w:t>menggunakan algoritma Genetika</w:t>
            </w:r>
          </w:p>
        </w:tc>
      </w:tr>
      <w:tr w:rsidR="00CE4C2C" w:rsidRPr="008F38D5" w14:paraId="2B1688AC" w14:textId="77777777" w:rsidTr="00CE4C2C">
        <w:trPr>
          <w:trHeight w:val="567"/>
        </w:trPr>
        <w:tc>
          <w:tcPr>
            <w:tcW w:w="570" w:type="dxa"/>
            <w:vAlign w:val="center"/>
          </w:tcPr>
          <w:p w14:paraId="6CB63DC4" w14:textId="77777777" w:rsidR="00CE4C2C" w:rsidRPr="008F38D5" w:rsidRDefault="00CE4C2C" w:rsidP="00CE4C2C">
            <w:pPr>
              <w:ind w:left="0" w:firstLine="0"/>
              <w:jc w:val="left"/>
            </w:pPr>
          </w:p>
        </w:tc>
        <w:tc>
          <w:tcPr>
            <w:tcW w:w="2969" w:type="dxa"/>
            <w:vAlign w:val="center"/>
          </w:tcPr>
          <w:p w14:paraId="266C6E2F" w14:textId="65F7E0F6" w:rsidR="00CE4C2C" w:rsidRPr="008F38D5" w:rsidRDefault="00CE4C2C" w:rsidP="00CE4C2C">
            <w:pPr>
              <w:ind w:left="0" w:firstLine="0"/>
              <w:jc w:val="left"/>
            </w:pPr>
            <w:r w:rsidRPr="008F38D5">
              <w:t>Hasil Penelitian</w:t>
            </w:r>
          </w:p>
        </w:tc>
        <w:tc>
          <w:tcPr>
            <w:tcW w:w="5386" w:type="dxa"/>
            <w:vAlign w:val="center"/>
          </w:tcPr>
          <w:p w14:paraId="28CBBCCB" w14:textId="7784EB4C" w:rsidR="00CE4C2C" w:rsidRPr="003D7369" w:rsidRDefault="002477B6" w:rsidP="00CE4C2C">
            <w:pPr>
              <w:ind w:left="0" w:firstLine="0"/>
              <w:jc w:val="left"/>
            </w:pPr>
            <w:r w:rsidRPr="003D7369">
              <w:t>Algoritma KNN, MKNN dan GMKNN memiliki kinerja yang sama baiknya, dalam melakukan klasifikasi data Iris dengan hasil akurasi 100%.  Keunggulan  dari  algoritma GMKNN  adalah  dapat  menentukan  nilai K  optimal  pada  MKNN  dengan  otomatis, tanpa  harus  mencoba  satu  persatu  dalam menentukan nilai K.</w:t>
            </w:r>
          </w:p>
        </w:tc>
      </w:tr>
    </w:tbl>
    <w:p w14:paraId="38A6FAE6" w14:textId="77777777" w:rsidR="00123483" w:rsidRPr="00123483" w:rsidRDefault="00123483" w:rsidP="002E21EC">
      <w:pPr>
        <w:ind w:left="0" w:firstLine="0"/>
        <w:rPr>
          <w:lang w:val="en-US"/>
        </w:rPr>
      </w:pPr>
    </w:p>
    <w:p w14:paraId="3ADD49C1" w14:textId="5EA09C9C" w:rsidR="00E073E2" w:rsidRPr="00DF02BA" w:rsidRDefault="00DF02BA" w:rsidP="002E21EC">
      <w:pPr>
        <w:pStyle w:val="Heading1"/>
        <w:numPr>
          <w:ilvl w:val="1"/>
          <w:numId w:val="1"/>
        </w:numPr>
        <w:ind w:left="993" w:hanging="567"/>
        <w:rPr>
          <w:i/>
          <w:iCs/>
        </w:rPr>
      </w:pPr>
      <w:r w:rsidRPr="00DF02BA">
        <w:rPr>
          <w:i/>
          <w:iCs/>
        </w:rPr>
        <w:t>White Spot Disease</w:t>
      </w:r>
    </w:p>
    <w:p w14:paraId="27838C65" w14:textId="080774CE" w:rsidR="00DF02BA" w:rsidRPr="00B56A58" w:rsidRDefault="0060005F" w:rsidP="00DF02BA">
      <w:pPr>
        <w:rPr>
          <w:lang w:val="en-US"/>
        </w:rPr>
      </w:pPr>
      <w:r w:rsidRPr="00135647">
        <w:rPr>
          <w:i/>
          <w:iCs/>
          <w:lang w:val="en-US"/>
        </w:rPr>
        <w:t>White Spot Disease</w:t>
      </w:r>
      <w:r>
        <w:rPr>
          <w:lang w:val="en-US"/>
        </w:rPr>
        <w:t xml:space="preserve"> </w:t>
      </w:r>
      <w:r w:rsidRPr="00135647">
        <w:t xml:space="preserve">atau lebih dikenal penyakit bercak putih merupakan salah satu penyakit yang </w:t>
      </w:r>
      <w:r w:rsidR="00135647" w:rsidRPr="00135647">
        <w:t>memiliki inang cukup luas</w:t>
      </w:r>
      <w:r w:rsidR="00C93E00">
        <w:rPr>
          <w:lang w:val="en-US"/>
        </w:rPr>
        <w:t xml:space="preserve">. </w:t>
      </w:r>
      <w:r w:rsidR="00C93E00" w:rsidRPr="00C93E00">
        <w:t>Penyakit ini disebabkan oleh</w:t>
      </w:r>
      <w:r w:rsidR="00C93E00">
        <w:rPr>
          <w:lang w:val="en-US"/>
        </w:rPr>
        <w:t xml:space="preserve"> </w:t>
      </w:r>
      <w:r w:rsidR="00C93E00" w:rsidRPr="00C93E00">
        <w:rPr>
          <w:i/>
          <w:iCs/>
          <w:lang w:val="en-US"/>
        </w:rPr>
        <w:t>White Spot Syndrome Virus</w:t>
      </w:r>
      <w:r w:rsidR="00C93E00">
        <w:rPr>
          <w:lang w:val="en-US"/>
        </w:rPr>
        <w:t xml:space="preserve">. </w:t>
      </w:r>
      <w:r w:rsidR="00C93E00" w:rsidRPr="00C93E00">
        <w:t xml:space="preserve">Udang yang terinfeksi virus ini dapat mengalami kematian hingga 100%. Oleh karenanya, jika ditemukan adanya tanda-tanda munculnya penyakit ini, maka harus segera dilakukan panen sebelum </w:t>
      </w:r>
      <w:r w:rsidR="00135647" w:rsidRPr="00C93E00">
        <w:t xml:space="preserve">menimbulkan kerugian yang </w:t>
      </w:r>
      <w:r w:rsidR="00C93E00" w:rsidRPr="00C93E00">
        <w:t>lebih</w:t>
      </w:r>
      <w:r w:rsidR="00135647" w:rsidRPr="00C93E00">
        <w:t xml:space="preserve"> besar</w:t>
      </w:r>
      <w:r w:rsidR="00135647" w:rsidRPr="00135647">
        <w:t>.</w:t>
      </w:r>
    </w:p>
    <w:p w14:paraId="354E013D" w14:textId="6A1E4D2C" w:rsidR="00900E94" w:rsidRDefault="002E21EC" w:rsidP="002E21EC">
      <w:pPr>
        <w:pStyle w:val="Heading1"/>
        <w:numPr>
          <w:ilvl w:val="1"/>
          <w:numId w:val="1"/>
        </w:numPr>
        <w:ind w:left="993" w:hanging="567"/>
        <w:rPr>
          <w:i/>
          <w:iCs/>
        </w:rPr>
      </w:pPr>
      <w:r w:rsidRPr="002E21EC">
        <w:rPr>
          <w:i/>
          <w:iCs/>
        </w:rPr>
        <w:t>Data Mining</w:t>
      </w:r>
    </w:p>
    <w:p w14:paraId="7B1FD9A1" w14:textId="5872556C" w:rsidR="00306C00" w:rsidRDefault="00973F93" w:rsidP="00306C00">
      <w:pPr>
        <w:rPr>
          <w:lang w:val="en-US"/>
        </w:rPr>
      </w:pPr>
      <w:r w:rsidRPr="00973F93">
        <w:rPr>
          <w:i/>
          <w:iCs/>
          <w:lang w:val="en-US"/>
        </w:rPr>
        <w:t>Data mining</w:t>
      </w:r>
      <w:r>
        <w:rPr>
          <w:lang w:val="en-US"/>
        </w:rPr>
        <w:t xml:space="preserve"> </w:t>
      </w:r>
      <w:r w:rsidRPr="00973F93">
        <w:t xml:space="preserve">adalah proses menemukan pola atau informasi menarik dari sekelompok data menggunakan teknik, algoritma atau metode tertentu. </w:t>
      </w:r>
      <w:r w:rsidR="0015443E" w:rsidRPr="0015443E">
        <w:t>Menurut</w:t>
      </w:r>
      <w:r w:rsidR="00007D6B">
        <w:rPr>
          <w:lang w:val="en-US"/>
        </w:rPr>
        <w:t xml:space="preserve"> </w:t>
      </w:r>
      <w:r w:rsidR="00007D6B">
        <w:rPr>
          <w:lang w:val="en-US"/>
        </w:rPr>
        <w:fldChar w:fldCharType="begin" w:fldLock="1"/>
      </w:r>
      <w:r w:rsidR="003F71C2">
        <w:rPr>
          <w:lang w:val="en-US"/>
        </w:rPr>
        <w:instrText>ADDIN CSL_CITATION {"citationItems":[{"id":"ITEM-1","itemData":{"DOI":"10.1002/0471687545","ISBN":"9780471687542","abstract":"Learn Data Mining by doing data mining Data mining can be revolutionary-but only when it's done right. The powerful black box data mining software now available can produce disastrously misleading results unless applied by a skilled and knowledgeable analyst. Discovering Knowledge in Data: An Introduction to Data Mining provides both the practical experience and the theoretical insight needed to reveal valuable information hidden in large data sets. Employing a \"white box\" methodology and with real-world case studies, this step-by-step guide walks readers through the various algorithms and statistical structures that underlie the software and presents examples of their operation on actual large data sets. Principal topics include: * Data preprocessing and classification * Exploratory analysis * Decision trees * Neural and Kohonen networks * Hierarchical and k-means clustering * Association rules * Model evaluation techniques Complete with scores of screenshots and diagrams to encourage graphical learning, Discovering Knowledge in Data: An Introduction to Data Mining gives students in Business, Computer Science, and Statistics as well as professionals in the field the power to turn any data warehouse into actionable knowledge. An Instructor's Manual presenting detailed solutions to all the problems in the book is available online.","author":[{"dropping-particle":"","family":"Larose","given":"Daniel T.","non-dropping-particle":"","parse-names":false,"suffix":""}],"collection-title":"Wiley Series on Methods and Applications in Data Mining","container-title":"Discovering Knowledge in Data: An Introduction to Data Mining","id":"ITEM-1","issued":{"date-parts":[["2005"]]},"number-of-pages":"1-222","publisher":"Wiley","title":"Discovering Knowledge in Data: An Introduction to Data Mining","type":"book"},"uris":["http://www.mendeley.com/documents/?uuid=54a39b68-aee2-4343-8b9d-ef2ce14677af"]}],"mendeley":{"formattedCitation":"(Larose, 2005)","plainTextFormattedCitation":"(Larose, 2005)","previouslyFormattedCitation":"(Larose, 2005)"},"properties":{"noteIndex":0},"schema":"https://github.com/citation-style-language/schema/raw/master/csl-citation.json"}</w:instrText>
      </w:r>
      <w:r w:rsidR="00007D6B">
        <w:rPr>
          <w:lang w:val="en-US"/>
        </w:rPr>
        <w:fldChar w:fldCharType="separate"/>
      </w:r>
      <w:r w:rsidR="00F528CF" w:rsidRPr="00F528CF">
        <w:rPr>
          <w:noProof/>
          <w:lang w:val="en-US"/>
        </w:rPr>
        <w:t>(Larose, 2005)</w:t>
      </w:r>
      <w:r w:rsidR="00007D6B">
        <w:rPr>
          <w:lang w:val="en-US"/>
        </w:rPr>
        <w:fldChar w:fldCharType="end"/>
      </w:r>
      <w:r w:rsidR="00007D6B">
        <w:rPr>
          <w:lang w:val="en-US"/>
        </w:rPr>
        <w:t xml:space="preserve">, </w:t>
      </w:r>
      <w:r w:rsidRPr="00973F93">
        <w:rPr>
          <w:i/>
          <w:iCs/>
          <w:lang w:val="en-US"/>
        </w:rPr>
        <w:t>data mining</w:t>
      </w:r>
      <w:r>
        <w:rPr>
          <w:lang w:val="en-US"/>
        </w:rPr>
        <w:t xml:space="preserve"> </w:t>
      </w:r>
      <w:r w:rsidR="0015443E" w:rsidRPr="0015443E">
        <w:t>dapat menyelesaikan</w:t>
      </w:r>
      <w:r w:rsidR="0015443E">
        <w:rPr>
          <w:lang w:val="en-US"/>
        </w:rPr>
        <w:t xml:space="preserve"> 6 </w:t>
      </w:r>
      <w:r w:rsidR="0015443E" w:rsidRPr="0015443E">
        <w:rPr>
          <w:i/>
          <w:iCs/>
          <w:lang w:val="en-US"/>
        </w:rPr>
        <w:t>task</w:t>
      </w:r>
      <w:r w:rsidR="0015443E">
        <w:rPr>
          <w:lang w:val="en-US"/>
        </w:rPr>
        <w:t xml:space="preserve"> </w:t>
      </w:r>
      <w:r w:rsidR="00007D6B" w:rsidRPr="00081060">
        <w:t>yaitu</w:t>
      </w:r>
      <w:r w:rsidR="00007D6B">
        <w:rPr>
          <w:lang w:val="en-US"/>
        </w:rPr>
        <w:t>:</w:t>
      </w:r>
    </w:p>
    <w:p w14:paraId="1103898A" w14:textId="4D44ACEC" w:rsidR="0015443E" w:rsidRPr="00BC5E7C" w:rsidRDefault="00BC5E7C" w:rsidP="00AF543F">
      <w:pPr>
        <w:pStyle w:val="ListParagraph"/>
        <w:numPr>
          <w:ilvl w:val="0"/>
          <w:numId w:val="5"/>
        </w:numPr>
        <w:ind w:left="1418" w:hanging="425"/>
        <w:rPr>
          <w:i/>
          <w:iCs/>
          <w:lang w:val="en-US"/>
        </w:rPr>
      </w:pPr>
      <w:r w:rsidRPr="00BC5E7C">
        <w:rPr>
          <w:i/>
          <w:iCs/>
          <w:lang w:val="en-US"/>
        </w:rPr>
        <w:t>Description</w:t>
      </w:r>
    </w:p>
    <w:p w14:paraId="5EAAB332" w14:textId="011F6F01" w:rsidR="00BC5E7C" w:rsidRDefault="00BC5E7C" w:rsidP="00BC5E7C">
      <w:pPr>
        <w:pStyle w:val="ListParagraph"/>
        <w:ind w:left="1418" w:firstLine="0"/>
        <w:rPr>
          <w:lang w:val="en-US"/>
        </w:rPr>
      </w:pPr>
      <w:r w:rsidRPr="00BC5E7C">
        <w:t>Fungsi</w:t>
      </w:r>
      <w:r>
        <w:rPr>
          <w:lang w:val="en-US"/>
        </w:rPr>
        <w:t xml:space="preserve"> </w:t>
      </w:r>
      <w:r w:rsidRPr="00EF0BBF">
        <w:rPr>
          <w:i/>
          <w:iCs/>
          <w:lang w:val="en-US"/>
        </w:rPr>
        <w:t>description</w:t>
      </w:r>
      <w:r w:rsidRPr="00CB240B">
        <w:t xml:space="preserve"> </w:t>
      </w:r>
      <w:r w:rsidR="00EF0BBF" w:rsidRPr="00CB240B">
        <w:t>berguna untuk membantu mendeskripsikan suatu pola dan tren dari suatu data. Fungsi ini</w:t>
      </w:r>
      <w:r w:rsidR="00EF0BBF">
        <w:rPr>
          <w:lang w:val="en-US"/>
        </w:rPr>
        <w:t xml:space="preserve"> </w:t>
      </w:r>
      <w:r w:rsidR="0028466B" w:rsidRPr="0028466B">
        <w:t>dapat menghasilkan deskripsi kualitas tinggi dengan cara melakukan analisis data eksplorasi</w:t>
      </w:r>
      <w:r w:rsidR="0028466B">
        <w:rPr>
          <w:lang w:val="en-US"/>
        </w:rPr>
        <w:t>.</w:t>
      </w:r>
    </w:p>
    <w:p w14:paraId="4ABBA1AA" w14:textId="6C5F6198" w:rsidR="00BC5E7C" w:rsidRDefault="00BC5E7C" w:rsidP="00AF543F">
      <w:pPr>
        <w:pStyle w:val="ListParagraph"/>
        <w:numPr>
          <w:ilvl w:val="0"/>
          <w:numId w:val="5"/>
        </w:numPr>
        <w:ind w:left="1418" w:hanging="425"/>
        <w:rPr>
          <w:i/>
          <w:iCs/>
          <w:lang w:val="en-US"/>
        </w:rPr>
      </w:pPr>
      <w:r w:rsidRPr="00BC5E7C">
        <w:rPr>
          <w:i/>
          <w:iCs/>
          <w:lang w:val="en-US"/>
        </w:rPr>
        <w:t>Estimation</w:t>
      </w:r>
    </w:p>
    <w:p w14:paraId="222FFF41" w14:textId="5CBFC5A4" w:rsidR="009F493D" w:rsidRPr="00AC3ADB" w:rsidRDefault="0028466B" w:rsidP="009F493D">
      <w:pPr>
        <w:pStyle w:val="ListParagraph"/>
        <w:ind w:left="1418" w:firstLine="0"/>
        <w:rPr>
          <w:lang w:val="en-US"/>
        </w:rPr>
      </w:pPr>
      <w:r w:rsidRPr="002F4DB7">
        <w:t>Fungsi</w:t>
      </w:r>
      <w:r>
        <w:rPr>
          <w:lang w:val="en-US"/>
        </w:rPr>
        <w:t xml:space="preserve"> </w:t>
      </w:r>
      <w:r w:rsidR="00B15253" w:rsidRPr="002F4DB7">
        <w:rPr>
          <w:i/>
          <w:iCs/>
          <w:lang w:val="en-US"/>
        </w:rPr>
        <w:t>estimation</w:t>
      </w:r>
      <w:r w:rsidR="00B15253">
        <w:rPr>
          <w:lang w:val="en-US"/>
        </w:rPr>
        <w:t xml:space="preserve"> </w:t>
      </w:r>
      <w:r w:rsidR="002B077A" w:rsidRPr="002F4DB7">
        <w:t xml:space="preserve">digunakan untuk </w:t>
      </w:r>
      <w:r w:rsidR="002F4DB7" w:rsidRPr="002F4DB7">
        <w:t xml:space="preserve">memperkirakan nilai numerik dari suatu atribut berdasarkan sekumpulan </w:t>
      </w:r>
      <w:r w:rsidR="002F4DB7" w:rsidRPr="00F8474F">
        <w:t>variabe</w:t>
      </w:r>
      <w:r w:rsidR="00F8474F" w:rsidRPr="00F8474F">
        <w:t>l numerik</w:t>
      </w:r>
      <w:r w:rsidR="002F4DB7" w:rsidRPr="002F4DB7">
        <w:t>.</w:t>
      </w:r>
      <w:r w:rsidR="00AC3ADB">
        <w:rPr>
          <w:lang w:val="en-US"/>
        </w:rPr>
        <w:t xml:space="preserve"> </w:t>
      </w:r>
    </w:p>
    <w:p w14:paraId="4B40A59F" w14:textId="26601DFB" w:rsidR="00BC5E7C" w:rsidRDefault="00BC5E7C" w:rsidP="00AF543F">
      <w:pPr>
        <w:pStyle w:val="ListParagraph"/>
        <w:numPr>
          <w:ilvl w:val="0"/>
          <w:numId w:val="5"/>
        </w:numPr>
        <w:ind w:left="1418" w:hanging="425"/>
        <w:rPr>
          <w:i/>
          <w:iCs/>
          <w:lang w:val="en-US"/>
        </w:rPr>
      </w:pPr>
      <w:r w:rsidRPr="00923D64">
        <w:rPr>
          <w:i/>
          <w:iCs/>
          <w:lang w:val="en-US"/>
        </w:rPr>
        <w:t>Prediction</w:t>
      </w:r>
    </w:p>
    <w:p w14:paraId="506AF6F5" w14:textId="750DF2C9" w:rsidR="009F493D" w:rsidRPr="009F493D" w:rsidRDefault="00C2401E" w:rsidP="009F493D">
      <w:pPr>
        <w:pStyle w:val="ListParagraph"/>
        <w:ind w:left="1418" w:firstLine="0"/>
        <w:rPr>
          <w:lang w:val="en-US"/>
        </w:rPr>
      </w:pPr>
      <w:r w:rsidRPr="006A4F67">
        <w:t>Fungsi</w:t>
      </w:r>
      <w:r>
        <w:rPr>
          <w:lang w:val="en-US"/>
        </w:rPr>
        <w:t xml:space="preserve"> </w:t>
      </w:r>
      <w:r w:rsidRPr="006A4F67">
        <w:rPr>
          <w:i/>
          <w:iCs/>
          <w:lang w:val="en-US"/>
        </w:rPr>
        <w:t>prediction</w:t>
      </w:r>
      <w:r>
        <w:rPr>
          <w:lang w:val="en-US"/>
        </w:rPr>
        <w:t xml:space="preserve"> </w:t>
      </w:r>
      <w:r w:rsidR="006A4F67" w:rsidRPr="006A4F67">
        <w:t>tidak jauh berbeda dengan fungsi</w:t>
      </w:r>
      <w:r w:rsidR="006A4F67">
        <w:rPr>
          <w:lang w:val="en-US"/>
        </w:rPr>
        <w:t xml:space="preserve"> </w:t>
      </w:r>
      <w:r w:rsidR="006A4F67" w:rsidRPr="006A4F67">
        <w:rPr>
          <w:i/>
          <w:iCs/>
          <w:lang w:val="en-US"/>
        </w:rPr>
        <w:t>classification</w:t>
      </w:r>
      <w:r w:rsidR="006A4F67">
        <w:rPr>
          <w:lang w:val="en-US"/>
        </w:rPr>
        <w:t xml:space="preserve"> </w:t>
      </w:r>
      <w:r w:rsidR="006A4F67" w:rsidRPr="006A4F67">
        <w:t>dan fungsi</w:t>
      </w:r>
      <w:r w:rsidR="006A4F67">
        <w:rPr>
          <w:lang w:val="en-US"/>
        </w:rPr>
        <w:t xml:space="preserve"> </w:t>
      </w:r>
      <w:r w:rsidR="006A4F67" w:rsidRPr="006A4F67">
        <w:rPr>
          <w:i/>
          <w:iCs/>
          <w:lang w:val="en-US"/>
        </w:rPr>
        <w:t>estimation</w:t>
      </w:r>
      <w:r w:rsidR="006A4F67">
        <w:rPr>
          <w:lang w:val="en-US"/>
        </w:rPr>
        <w:t xml:space="preserve"> </w:t>
      </w:r>
      <w:r w:rsidR="006A4F67" w:rsidRPr="006A4F67">
        <w:t xml:space="preserve">kecuali dalam sisi hasilnya. Hasil dari fungsi </w:t>
      </w:r>
      <w:r w:rsidR="006A4F67" w:rsidRPr="006A4F67">
        <w:rPr>
          <w:i/>
          <w:iCs/>
          <w:lang w:val="en-US"/>
        </w:rPr>
        <w:t>prediction</w:t>
      </w:r>
      <w:r w:rsidR="006A4F67">
        <w:rPr>
          <w:lang w:val="en-US"/>
        </w:rPr>
        <w:t xml:space="preserve"> </w:t>
      </w:r>
      <w:r w:rsidR="006A4F67" w:rsidRPr="006A4F67">
        <w:t xml:space="preserve"> ini bisa bernilai benar ataupun salah di masa yang akan datang.</w:t>
      </w:r>
    </w:p>
    <w:p w14:paraId="0E587967" w14:textId="1F87AC3E" w:rsidR="00BC5E7C" w:rsidRDefault="00002203" w:rsidP="00AF543F">
      <w:pPr>
        <w:pStyle w:val="ListParagraph"/>
        <w:numPr>
          <w:ilvl w:val="0"/>
          <w:numId w:val="5"/>
        </w:numPr>
        <w:ind w:left="1418" w:hanging="425"/>
        <w:rPr>
          <w:i/>
          <w:iCs/>
          <w:lang w:val="en-US"/>
        </w:rPr>
      </w:pPr>
      <w:r w:rsidRPr="00923D64">
        <w:rPr>
          <w:i/>
          <w:iCs/>
          <w:lang w:val="en-US"/>
        </w:rPr>
        <w:lastRenderedPageBreak/>
        <w:t>Classification</w:t>
      </w:r>
    </w:p>
    <w:p w14:paraId="32E7834B" w14:textId="3968C9ED" w:rsidR="00844FFF" w:rsidRPr="00844FFF" w:rsidRDefault="00F8474F" w:rsidP="00844FFF">
      <w:pPr>
        <w:pStyle w:val="ListParagraph"/>
        <w:ind w:left="1418" w:firstLine="0"/>
        <w:rPr>
          <w:lang w:val="en-US"/>
        </w:rPr>
      </w:pPr>
      <w:r w:rsidRPr="00F8474F">
        <w:t>Fungsi</w:t>
      </w:r>
      <w:r>
        <w:rPr>
          <w:lang w:val="en-US"/>
        </w:rPr>
        <w:t xml:space="preserve"> </w:t>
      </w:r>
      <w:r w:rsidRPr="00F8474F">
        <w:rPr>
          <w:i/>
          <w:iCs/>
          <w:lang w:val="en-US"/>
        </w:rPr>
        <w:t>classification</w:t>
      </w:r>
      <w:r>
        <w:rPr>
          <w:lang w:val="en-US"/>
        </w:rPr>
        <w:t xml:space="preserve"> </w:t>
      </w:r>
      <w:r w:rsidRPr="00F8474F">
        <w:t>tidak jauh berbeda dengan fungsi</w:t>
      </w:r>
      <w:r>
        <w:rPr>
          <w:lang w:val="en-US"/>
        </w:rPr>
        <w:t xml:space="preserve"> </w:t>
      </w:r>
      <w:r w:rsidRPr="00F8474F">
        <w:rPr>
          <w:i/>
          <w:iCs/>
          <w:lang w:val="en-US"/>
        </w:rPr>
        <w:t>estimation</w:t>
      </w:r>
      <w:r>
        <w:rPr>
          <w:lang w:val="en-US"/>
        </w:rPr>
        <w:t xml:space="preserve"> </w:t>
      </w:r>
      <w:r w:rsidRPr="00F8474F">
        <w:t>kecuali pada variabel yang berupa variabel kategorisasi.</w:t>
      </w:r>
    </w:p>
    <w:p w14:paraId="447A2124" w14:textId="04176590" w:rsidR="00002203" w:rsidRDefault="00002203" w:rsidP="00AF543F">
      <w:pPr>
        <w:pStyle w:val="ListParagraph"/>
        <w:numPr>
          <w:ilvl w:val="0"/>
          <w:numId w:val="5"/>
        </w:numPr>
        <w:ind w:left="1418" w:hanging="425"/>
        <w:rPr>
          <w:i/>
          <w:iCs/>
          <w:lang w:val="en-US"/>
        </w:rPr>
      </w:pPr>
      <w:r w:rsidRPr="00923D64">
        <w:rPr>
          <w:i/>
          <w:iCs/>
          <w:lang w:val="en-US"/>
        </w:rPr>
        <w:t>Clustering</w:t>
      </w:r>
    </w:p>
    <w:p w14:paraId="109FFE56" w14:textId="1EDBBD0F" w:rsidR="00F8474F" w:rsidRPr="00334D49" w:rsidRDefault="00F8474F" w:rsidP="00F8474F">
      <w:pPr>
        <w:pStyle w:val="ListParagraph"/>
        <w:ind w:left="1418" w:firstLine="0"/>
        <w:rPr>
          <w:lang w:val="en-US"/>
        </w:rPr>
      </w:pPr>
      <w:r w:rsidRPr="00F8474F">
        <w:t>Fungsi</w:t>
      </w:r>
      <w:r>
        <w:rPr>
          <w:lang w:val="en-US"/>
        </w:rPr>
        <w:t xml:space="preserve"> </w:t>
      </w:r>
      <w:r w:rsidRPr="00F8474F">
        <w:rPr>
          <w:i/>
          <w:iCs/>
          <w:lang w:val="en-US"/>
        </w:rPr>
        <w:t>clustering</w:t>
      </w:r>
      <w:r>
        <w:rPr>
          <w:lang w:val="en-US"/>
        </w:rPr>
        <w:t xml:space="preserve"> </w:t>
      </w:r>
      <w:r w:rsidRPr="00F8474F">
        <w:t xml:space="preserve">bertujuan dalam mengelompokkan suatu data berdasarkan </w:t>
      </w:r>
      <w:r w:rsidR="00DB0A07">
        <w:rPr>
          <w:lang w:val="en-US"/>
        </w:rPr>
        <w:t xml:space="preserve">data yang </w:t>
      </w:r>
      <w:r w:rsidRPr="00F8474F">
        <w:t xml:space="preserve"> </w:t>
      </w:r>
      <w:r w:rsidR="00DB0A07" w:rsidRPr="00DB0A07">
        <w:t>memiliki kemiripan</w:t>
      </w:r>
      <w:r w:rsidRPr="00F8474F">
        <w:t>.</w:t>
      </w:r>
      <w:r w:rsidR="00334D49">
        <w:rPr>
          <w:lang w:val="en-US"/>
        </w:rPr>
        <w:t xml:space="preserve"> </w:t>
      </w:r>
      <w:r w:rsidR="00334D49" w:rsidRPr="00641EA1">
        <w:t>Sebuah</w:t>
      </w:r>
      <w:r w:rsidR="00334D49">
        <w:rPr>
          <w:lang w:val="en-US"/>
        </w:rPr>
        <w:t xml:space="preserve"> </w:t>
      </w:r>
      <w:r w:rsidR="00334D49" w:rsidRPr="00641EA1">
        <w:rPr>
          <w:i/>
          <w:iCs/>
          <w:lang w:val="en-US"/>
        </w:rPr>
        <w:t>cluster</w:t>
      </w:r>
      <w:r w:rsidR="00334D49">
        <w:rPr>
          <w:lang w:val="en-US"/>
        </w:rPr>
        <w:t xml:space="preserve"> </w:t>
      </w:r>
      <w:r w:rsidR="00334D49" w:rsidRPr="00641EA1">
        <w:t xml:space="preserve">adalah </w:t>
      </w:r>
      <w:r w:rsidR="00641EA1" w:rsidRPr="00641EA1">
        <w:t>sekelompok data yang mirip satu sama lain.</w:t>
      </w:r>
    </w:p>
    <w:p w14:paraId="5F2AC582" w14:textId="7D5E8782" w:rsidR="00002203" w:rsidRDefault="00002203" w:rsidP="00AF543F">
      <w:pPr>
        <w:pStyle w:val="ListParagraph"/>
        <w:numPr>
          <w:ilvl w:val="0"/>
          <w:numId w:val="5"/>
        </w:numPr>
        <w:ind w:left="1418" w:hanging="425"/>
        <w:rPr>
          <w:i/>
          <w:iCs/>
          <w:lang w:val="en-US"/>
        </w:rPr>
      </w:pPr>
      <w:r w:rsidRPr="00923D64">
        <w:rPr>
          <w:i/>
          <w:iCs/>
          <w:lang w:val="en-US"/>
        </w:rPr>
        <w:t>Association</w:t>
      </w:r>
    </w:p>
    <w:p w14:paraId="2E817173" w14:textId="26CA968E" w:rsidR="00370640" w:rsidRPr="00370640" w:rsidRDefault="00B53B65" w:rsidP="00370640">
      <w:pPr>
        <w:pStyle w:val="ListParagraph"/>
        <w:ind w:left="1418" w:firstLine="0"/>
        <w:rPr>
          <w:lang w:val="en-US"/>
        </w:rPr>
      </w:pPr>
      <w:r w:rsidRPr="00B53B65">
        <w:t>Fungsi</w:t>
      </w:r>
      <w:r>
        <w:rPr>
          <w:lang w:val="en-US"/>
        </w:rPr>
        <w:t xml:space="preserve"> </w:t>
      </w:r>
      <w:r w:rsidRPr="00B53B65">
        <w:rPr>
          <w:i/>
          <w:iCs/>
          <w:lang w:val="en-US"/>
        </w:rPr>
        <w:t>association</w:t>
      </w:r>
      <w:r>
        <w:rPr>
          <w:lang w:val="en-US"/>
        </w:rPr>
        <w:t xml:space="preserve"> </w:t>
      </w:r>
      <w:r w:rsidRPr="00B53B65">
        <w:t xml:space="preserve">bertujuan untuk mencari asosiasi dari beberapa </w:t>
      </w:r>
      <w:r w:rsidR="004178DB" w:rsidRPr="00B53B65">
        <w:t>atribut</w:t>
      </w:r>
      <w:r w:rsidRPr="00B53B65">
        <w:t xml:space="preserve">. Hal ini bertujuan untuk melakukan analisis keterkaitan antar </w:t>
      </w:r>
      <w:r w:rsidR="004178DB" w:rsidRPr="00B53B65">
        <w:t>atribut</w:t>
      </w:r>
      <w:r w:rsidRPr="00B53B65">
        <w:t>.</w:t>
      </w:r>
    </w:p>
    <w:p w14:paraId="37FD8ECB" w14:textId="1593E60A" w:rsidR="002301E9" w:rsidRDefault="00FE0661" w:rsidP="002E21EC">
      <w:pPr>
        <w:pStyle w:val="Heading1"/>
        <w:numPr>
          <w:ilvl w:val="1"/>
          <w:numId w:val="1"/>
        </w:numPr>
        <w:ind w:left="993" w:hanging="567"/>
        <w:rPr>
          <w:i/>
          <w:iCs/>
        </w:rPr>
      </w:pPr>
      <w:r w:rsidRPr="002E21EC">
        <w:rPr>
          <w:i/>
          <w:iCs/>
        </w:rPr>
        <w:t>K-Nearest Neighbou</w:t>
      </w:r>
      <w:r w:rsidR="002301E9">
        <w:rPr>
          <w:i/>
          <w:iCs/>
        </w:rPr>
        <w:t>r</w:t>
      </w:r>
      <w:r w:rsidR="00347E6B">
        <w:rPr>
          <w:i/>
          <w:iCs/>
        </w:rPr>
        <w:t xml:space="preserve"> Algorithm</w:t>
      </w:r>
    </w:p>
    <w:p w14:paraId="22E2C2B9" w14:textId="175377A9" w:rsidR="001B580C" w:rsidRPr="001B580C" w:rsidRDefault="00083F99" w:rsidP="00B36536">
      <w:pPr>
        <w:rPr>
          <w:lang w:val="en-US"/>
        </w:rPr>
      </w:pPr>
      <w:r w:rsidRPr="00083F99">
        <w:rPr>
          <w:i/>
          <w:iCs/>
          <w:lang w:val="en-US"/>
        </w:rPr>
        <w:t>K-Nearest Neighbors</w:t>
      </w:r>
      <w:r w:rsidRPr="00083F99">
        <w:t xml:space="preserve"> </w:t>
      </w:r>
      <w:r w:rsidR="00347E6B" w:rsidRPr="00347E6B">
        <w:rPr>
          <w:i/>
          <w:iCs/>
          <w:lang w:val="en-US"/>
        </w:rPr>
        <w:t>Algorithm</w:t>
      </w:r>
      <w:r w:rsidR="00347E6B" w:rsidRPr="00347E6B">
        <w:t xml:space="preserve"> atau algoritma </w:t>
      </w:r>
      <w:r w:rsidRPr="00347E6B">
        <w:t xml:space="preserve">KNN </w:t>
      </w:r>
      <w:r w:rsidR="00347E6B" w:rsidRPr="00347E6B">
        <w:t>merupakan</w:t>
      </w:r>
      <w:r w:rsidR="00347E6B">
        <w:rPr>
          <w:lang w:val="en-US"/>
        </w:rPr>
        <w:t xml:space="preserve"> </w:t>
      </w:r>
      <w:r w:rsidRPr="00083F99">
        <w:t xml:space="preserve">salah satu algoritma sederhana untuk melakukan klasifikasi terhadap objek berdasarkan data pembelajaran yang jaraknya paling dekat dengan objek tersebut. </w:t>
      </w:r>
      <w:r w:rsidR="001B580C" w:rsidRPr="001B580C">
        <w:t>Algoritma KNN lebih banyak digunakan karena algoritma ini mudah dipahami dan proses penghitungannya sederhana.</w:t>
      </w:r>
    </w:p>
    <w:p w14:paraId="674955AF" w14:textId="7E576F6F" w:rsidR="00E32C2C" w:rsidRDefault="00083F99" w:rsidP="00B36536">
      <w:pPr>
        <w:rPr>
          <w:lang w:val="en-US"/>
        </w:rPr>
      </w:pPr>
      <w:r w:rsidRPr="00083F99">
        <w:t xml:space="preserve">Algoritma ini akan memprediksi data </w:t>
      </w:r>
      <w:r w:rsidR="004A1E55">
        <w:rPr>
          <w:i/>
          <w:iCs/>
          <w:lang w:val="en-US"/>
        </w:rPr>
        <w:t xml:space="preserve">test </w:t>
      </w:r>
      <w:r w:rsidRPr="00083F99">
        <w:t xml:space="preserve">dengan </w:t>
      </w:r>
      <w:r w:rsidR="004A1E55">
        <w:rPr>
          <w:lang w:val="en-US"/>
        </w:rPr>
        <w:t>data</w:t>
      </w:r>
      <w:r w:rsidRPr="00083F99">
        <w:t xml:space="preserve"> </w:t>
      </w:r>
      <w:r w:rsidRPr="00083F99">
        <w:rPr>
          <w:i/>
          <w:iCs/>
          <w:lang w:val="en-US"/>
        </w:rPr>
        <w:t>training</w:t>
      </w:r>
      <w:r w:rsidRPr="00083F99">
        <w:t xml:space="preserve"> </w:t>
      </w:r>
      <w:r w:rsidR="004A1E55" w:rsidRPr="004A1E55">
        <w:t>sebanyak</w:t>
      </w:r>
      <w:r w:rsidR="004A1E55">
        <w:rPr>
          <w:lang w:val="en-US"/>
        </w:rPr>
        <w:t xml:space="preserve"> K</w:t>
      </w:r>
      <w:r w:rsidRPr="00083F99">
        <w:t xml:space="preserve"> yang mana </w:t>
      </w:r>
      <w:r w:rsidR="004A1E55">
        <w:rPr>
          <w:lang w:val="en-US"/>
        </w:rPr>
        <w:t>K</w:t>
      </w:r>
      <w:r w:rsidRPr="00083F99">
        <w:t xml:space="preserve"> merupakan </w:t>
      </w:r>
      <w:r w:rsidR="004A1E55" w:rsidRPr="004A1E55">
        <w:t>jumlah</w:t>
      </w:r>
      <w:r w:rsidR="004A1E55">
        <w:rPr>
          <w:lang w:val="en-US"/>
        </w:rPr>
        <w:t xml:space="preserve"> </w:t>
      </w:r>
      <w:r w:rsidRPr="00083F99">
        <w:t xml:space="preserve">tetangga terdekat dengan </w:t>
      </w:r>
      <w:r w:rsidR="004A1E55" w:rsidRPr="004A1E55">
        <w:t>data</w:t>
      </w:r>
      <w:r w:rsidR="004A1E55">
        <w:rPr>
          <w:lang w:val="en-US"/>
        </w:rPr>
        <w:t xml:space="preserve"> </w:t>
      </w:r>
      <w:r w:rsidR="004A1E55" w:rsidRPr="004A1E55">
        <w:rPr>
          <w:i/>
          <w:iCs/>
          <w:lang w:val="en-US"/>
        </w:rPr>
        <w:t>test</w:t>
      </w:r>
      <w:r w:rsidR="00CD7629">
        <w:rPr>
          <w:i/>
          <w:iCs/>
          <w:lang w:val="en-US"/>
        </w:rPr>
        <w:t>,</w:t>
      </w:r>
      <w:r w:rsidRPr="00083F99">
        <w:t xml:space="preserve"> </w:t>
      </w:r>
      <w:r w:rsidR="00CD7629" w:rsidRPr="00CD7629">
        <w:t>kemudian</w:t>
      </w:r>
      <w:r w:rsidRPr="00083F99">
        <w:t xml:space="preserve"> </w:t>
      </w:r>
      <w:r w:rsidRPr="00CD7629">
        <w:t>memasukkan</w:t>
      </w:r>
      <w:r w:rsidR="00CD7629" w:rsidRPr="00CD7629">
        <w:t>nya</w:t>
      </w:r>
      <w:r w:rsidRPr="00083F99">
        <w:t xml:space="preserve"> ke dalam kategori yang memiliki probabilitas paling besar.</w:t>
      </w:r>
      <w:r>
        <w:rPr>
          <w:lang w:val="en-US"/>
        </w:rPr>
        <w:t xml:space="preserve"> </w:t>
      </w:r>
      <w:r>
        <w:rPr>
          <w:lang w:val="en-US"/>
        </w:rPr>
        <w:fldChar w:fldCharType="begin" w:fldLock="1"/>
      </w:r>
      <w:r w:rsidR="003F71C2">
        <w:rPr>
          <w:lang w:val="en-US"/>
        </w:rPr>
        <w:instrText>ADDIN CSL_CITATION {"citationItems":[{"id":"ITEM-1","itemData":{"ISSN":"1694-0784","abstract":"k-Nearest Neighbor (KNN) is one of the most popular algorithms for pattern recognition. Many researchers have found that the KNN algorithm accomplishes very good performance in their experiments on different data sets. The traditional KNN text classification algorithm has three limitations: (i) calculation complexity due to the usage of all the training samples for classification, (ii) the performance is solely dependent on the training set, and (iii) there is no weight difference between samples. To overcome these limitations, an improved version of KNN is proposed in this paper. Genetic Algorithm (GA) is combined with KNN to improve its classification performance. Instead of considering all the training samples and taking k-neighbors, the GA is employed to take k-neighbors straightaway and then calculate the distance to classify the test samples. Before classification, initially the reduced feature set is received from a novel method based on Rough set theory hybrid with Bee Colony Optimization (BCO) as we have discussed in our earlier work. The performance is compared with the traditional KNN, CART and SVM classifiers.","author":[{"dropping-particle":"","family":"Suguna","given":"N.","non-dropping-particle":"","parse-names":false,"suffix":""},{"dropping-particle":"","family":"Thanushkodi","given":"K.","non-dropping-particle":"","parse-names":false,"suffix":""}],"container-title":"International Journal of Computer Science Issues","id":"ITEM-1","issue":"4","issued":{"date-parts":[["2010","7","1"]]},"page":"18-21","title":"An Improved k-Nearest Neighbor Classification Using Genetic Algorithm","type":"article-journal","volume":"7"},"uris":["http://www.mendeley.com/documents/?uuid=62fde9d0-b324-450b-a54a-1cd5e8a0b590"]}],"mendeley":{"formattedCitation":"(Suguna &amp; Thanushkodi, 2010)","plainTextFormattedCitation":"(Suguna &amp; Thanushkodi, 2010)","previouslyFormattedCitation":"(Suguna &amp; Thanushkodi, 2010)"},"properties":{"noteIndex":0},"schema":"https://github.com/citation-style-language/schema/raw/master/csl-citation.json"}</w:instrText>
      </w:r>
      <w:r>
        <w:rPr>
          <w:lang w:val="en-US"/>
        </w:rPr>
        <w:fldChar w:fldCharType="separate"/>
      </w:r>
      <w:r w:rsidR="00F528CF" w:rsidRPr="00F528CF">
        <w:rPr>
          <w:noProof/>
          <w:lang w:val="en-US"/>
        </w:rPr>
        <w:t>(Suguna &amp; Thanushkodi, 2010)</w:t>
      </w:r>
      <w:r>
        <w:rPr>
          <w:lang w:val="en-US"/>
        </w:rPr>
        <w:fldChar w:fldCharType="end"/>
      </w:r>
      <w:r w:rsidR="00B36536">
        <w:rPr>
          <w:lang w:val="en-US"/>
        </w:rPr>
        <w:t xml:space="preserve"> </w:t>
      </w:r>
      <w:r w:rsidR="00EB2B22" w:rsidRPr="00EB2B22">
        <w:t xml:space="preserve">Syarat nilai K adalah tidak boleh lebih besar dari jumlah data </w:t>
      </w:r>
      <w:r w:rsidR="00EB2B22" w:rsidRPr="00EB2B22">
        <w:rPr>
          <w:i/>
          <w:iCs/>
          <w:lang w:val="en-US"/>
        </w:rPr>
        <w:t>training</w:t>
      </w:r>
      <w:r w:rsidR="00EB2B22" w:rsidRPr="00EB2B22">
        <w:t>. Selain itu, nilai K harus bernilai ganjil dan lebih dari satu.</w:t>
      </w:r>
    </w:p>
    <w:p w14:paraId="1BFF991E" w14:textId="79C9B17B" w:rsidR="00CD315F" w:rsidRPr="00E32C2C" w:rsidRDefault="00E32C2C" w:rsidP="00B36536">
      <w:r w:rsidRPr="00E32C2C">
        <w:t>Jauh</w:t>
      </w:r>
      <w:r w:rsidR="00083F99" w:rsidRPr="00E32C2C">
        <w:t xml:space="preserve"> atau </w:t>
      </w:r>
      <w:r w:rsidRPr="00E32C2C">
        <w:t>dekat</w:t>
      </w:r>
      <w:r w:rsidR="00083F99" w:rsidRPr="00E32C2C">
        <w:t xml:space="preserve">nya jarak titik dengan titik tetangganya dapat dihitung dengan menggunakan </w:t>
      </w:r>
      <w:r w:rsidR="00083F99" w:rsidRPr="00E32C2C">
        <w:rPr>
          <w:i/>
          <w:iCs/>
          <w:lang w:val="en-US"/>
        </w:rPr>
        <w:t>Euclidean Distance</w:t>
      </w:r>
      <w:r w:rsidR="00083F99" w:rsidRPr="00E32C2C">
        <w:t>.</w:t>
      </w:r>
      <w:r w:rsidRPr="00E32C2C">
        <w:t xml:space="preserve"> Penghitungan </w:t>
      </w:r>
      <w:r w:rsidRPr="00E32C2C">
        <w:rPr>
          <w:i/>
          <w:iCs/>
          <w:lang w:val="en-US"/>
        </w:rPr>
        <w:t xml:space="preserve">Euclidean </w:t>
      </w:r>
      <w:r w:rsidR="00F42373" w:rsidRPr="00E32C2C">
        <w:rPr>
          <w:i/>
          <w:iCs/>
          <w:lang w:val="en-US"/>
        </w:rPr>
        <w:t>Distance</w:t>
      </w:r>
      <w:r w:rsidR="00F42373" w:rsidRPr="00E32C2C">
        <w:t xml:space="preserve"> </w:t>
      </w:r>
      <w:r w:rsidRPr="00E32C2C">
        <w:t>dapat dinyatakan dengan formula matematika berikut:</w:t>
      </w:r>
    </w:p>
    <w:p w14:paraId="11C058BB" w14:textId="43995A1A" w:rsidR="00E32C2C" w:rsidRPr="00752C57" w:rsidRDefault="00E32C2C" w:rsidP="00B36536">
      <w:pPr>
        <w:rPr>
          <w:rFonts w:eastAsiaTheme="minorEastAsia"/>
        </w:rPr>
      </w:pPr>
      <m:oMathPara>
        <m:oMath>
          <m:r>
            <w:rPr>
              <w:rFonts w:ascii="Cambria Math" w:hAnsi="Cambria Math"/>
            </w:rPr>
            <m:t>d</m:t>
          </m:r>
          <m:d>
            <m:dPr>
              <m:ctrlPr>
                <w:rPr>
                  <w:rFonts w:ascii="Cambria Math" w:hAnsi="Cambria Math"/>
                  <w:i/>
                </w:rPr>
              </m:ctrlPr>
            </m:dPr>
            <m:e>
              <m:r>
                <w:rPr>
                  <w:rFonts w:ascii="Cambria Math" w:hAnsi="Cambria Math"/>
                </w:rPr>
                <m:t>x,y</m:t>
              </m:r>
            </m:e>
          </m:d>
          <m:r>
            <w:rPr>
              <w:rFonts w:ascii="Cambria Math" w:hAnsi="Cambria Math"/>
            </w:rPr>
            <m:t>=</m:t>
          </m:r>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p w14:paraId="0C6CDF4E" w14:textId="6D452F38" w:rsidR="00B577E2" w:rsidRDefault="00752C57" w:rsidP="00752C57">
      <w:r w:rsidRPr="009C57C3">
        <w:t xml:space="preserve">Salah satu kekurangan algoritma ini adalah penentuan nilai K yang tidak tepat dapat </w:t>
      </w:r>
      <w:r w:rsidR="009C57C3" w:rsidRPr="009C57C3">
        <w:t>mengurangi akurasi hasil klasifikasi. Oleh karena itu terdapat banyak sekali metode yang dapat membantu algoritma KNN agar semakin akurat.</w:t>
      </w:r>
    </w:p>
    <w:p w14:paraId="12316318" w14:textId="77777777" w:rsidR="000C1BE2" w:rsidRPr="009C57C3" w:rsidRDefault="000C1BE2" w:rsidP="00752C57"/>
    <w:p w14:paraId="3985A25E" w14:textId="65005D39" w:rsidR="00FE0661" w:rsidRPr="00347E6B" w:rsidRDefault="00347E6B" w:rsidP="002E21EC">
      <w:pPr>
        <w:pStyle w:val="Heading1"/>
        <w:numPr>
          <w:ilvl w:val="1"/>
          <w:numId w:val="1"/>
        </w:numPr>
        <w:ind w:left="993" w:hanging="567"/>
        <w:rPr>
          <w:i/>
          <w:iCs/>
          <w:lang w:val="id-ID"/>
        </w:rPr>
      </w:pPr>
      <w:r w:rsidRPr="00347E6B">
        <w:rPr>
          <w:i/>
          <w:iCs/>
        </w:rPr>
        <w:lastRenderedPageBreak/>
        <w:t>Genetic Algorithm</w:t>
      </w:r>
    </w:p>
    <w:p w14:paraId="7A028E21" w14:textId="4F12DAF4" w:rsidR="00CA1161" w:rsidRDefault="00347E6B" w:rsidP="00B46A19">
      <w:pPr>
        <w:rPr>
          <w:lang w:val="en-US"/>
        </w:rPr>
      </w:pPr>
      <w:r w:rsidRPr="00347E6B">
        <w:rPr>
          <w:i/>
          <w:iCs/>
          <w:lang w:val="en-US"/>
        </w:rPr>
        <w:t>Genetic Algorithm</w:t>
      </w:r>
      <w:r>
        <w:rPr>
          <w:lang w:val="en-US"/>
        </w:rPr>
        <w:t xml:space="preserve"> </w:t>
      </w:r>
      <w:r w:rsidRPr="00347E6B">
        <w:t xml:space="preserve">atau algoritma Genetika merupakan salah satu algoritma yang </w:t>
      </w:r>
      <w:r w:rsidR="00CE780F" w:rsidRPr="00CE33BB">
        <w:t>mencontoh proses evolusi alami, sehingga hanya individu yang unggul yang akan bertahan hidup dan yang lemah akan punah. Untuk mengukur tingkat keunggulan dari suatu individu digunakan</w:t>
      </w:r>
      <w:r w:rsidR="00CD6D34">
        <w:rPr>
          <w:lang w:val="en-US"/>
        </w:rPr>
        <w:t xml:space="preserve"> </w:t>
      </w:r>
      <w:r w:rsidR="00CD6D34" w:rsidRPr="00CD6D34">
        <w:t>fungsi</w:t>
      </w:r>
      <w:r w:rsidR="00CE780F">
        <w:rPr>
          <w:lang w:val="en-US"/>
        </w:rPr>
        <w:t xml:space="preserve"> </w:t>
      </w:r>
      <w:r w:rsidR="00DE634B" w:rsidRPr="00DE634B">
        <w:rPr>
          <w:i/>
          <w:iCs/>
          <w:lang w:val="en-US"/>
        </w:rPr>
        <w:t>fitness</w:t>
      </w:r>
      <w:r w:rsidR="005C4E0F">
        <w:rPr>
          <w:lang w:val="en-US"/>
        </w:rPr>
        <w:t>.</w:t>
      </w:r>
      <w:r w:rsidR="009F392F">
        <w:rPr>
          <w:lang w:val="en-US"/>
        </w:rPr>
        <w:t xml:space="preserve"> </w:t>
      </w:r>
      <w:r w:rsidR="00CD6D34" w:rsidRPr="00CD6D34">
        <w:t>Fungsi ini berguna untuk mengetahui kecocokan atau kemiripan antar individu berdasarkan tiap kromosomnya</w:t>
      </w:r>
      <w:r w:rsidR="00CD6D34" w:rsidRPr="00695E99">
        <w:t>.</w:t>
      </w:r>
      <w:r w:rsidR="00F63971" w:rsidRPr="00695E99">
        <w:t xml:space="preserve"> Algoritma Genetika ini sering digunakan untuk melakukan pencarian data ataupun untuk menyelesaikan permasalahan optimasi.</w:t>
      </w:r>
    </w:p>
    <w:p w14:paraId="38B35359" w14:textId="35AA65DD" w:rsidR="003B6599" w:rsidRPr="00233D89" w:rsidRDefault="009755DB" w:rsidP="00233D89">
      <w:pPr>
        <w:rPr>
          <w:lang w:val="en-US"/>
        </w:rPr>
      </w:pPr>
      <w:r w:rsidRPr="0053269F">
        <w:t xml:space="preserve">Siklus dari algoritma Genetika dimulai dengan mempersiapkan populasi, kemudian dilakukan penghitungan </w:t>
      </w:r>
      <w:r w:rsidRPr="00635946">
        <w:rPr>
          <w:i/>
          <w:iCs/>
          <w:lang w:val="en-US"/>
        </w:rPr>
        <w:t>fitness</w:t>
      </w:r>
      <w:r w:rsidRPr="0053269F">
        <w:t xml:space="preserve"> antar individu. Proses selanjutnya adalah melakukan seleksi </w:t>
      </w:r>
      <w:r w:rsidR="005F02D6" w:rsidRPr="00E83E06">
        <w:t>untuk mencari individu yang terbaik.</w:t>
      </w:r>
      <w:r w:rsidR="00E83E06" w:rsidRPr="00E83E06">
        <w:t xml:space="preserve"> Kemudian, dilakukan </w:t>
      </w:r>
      <w:r w:rsidR="00E83E06" w:rsidRPr="00E83E06">
        <w:rPr>
          <w:i/>
          <w:iCs/>
          <w:lang w:val="en-US"/>
        </w:rPr>
        <w:t>crossover</w:t>
      </w:r>
      <w:r w:rsidR="00E83E06" w:rsidRPr="00E83E06">
        <w:t xml:space="preserve"> terhadap setiap individu yang terbaik</w:t>
      </w:r>
      <w:r w:rsidR="007E5973">
        <w:rPr>
          <w:lang w:val="en-US"/>
        </w:rPr>
        <w:t xml:space="preserve">. </w:t>
      </w:r>
      <w:r w:rsidR="007E5973" w:rsidRPr="007E5973">
        <w:t>Setelah itu</w:t>
      </w:r>
      <w:r w:rsidR="007E5973">
        <w:rPr>
          <w:lang w:val="en-US"/>
        </w:rPr>
        <w:t xml:space="preserve"> </w:t>
      </w:r>
      <w:r w:rsidR="00E83E06" w:rsidRPr="00E83E06">
        <w:t>dilanjutkan dengan proses mutasi dari setiap individu unggul tersebut</w:t>
      </w:r>
      <w:r w:rsidR="007E5973">
        <w:rPr>
          <w:lang w:val="en-US"/>
        </w:rPr>
        <w:t xml:space="preserve"> </w:t>
      </w:r>
      <w:r w:rsidR="007E5973" w:rsidRPr="007E5973">
        <w:t>sehingga dihasilkan populasi baru</w:t>
      </w:r>
      <w:r w:rsidR="00E83E06" w:rsidRPr="007E5973">
        <w:t>.</w:t>
      </w:r>
      <w:r w:rsidR="007E5973" w:rsidRPr="007E5973">
        <w:t xml:space="preserve"> Siklus ini akan terus diulang untuk menghasilkan </w:t>
      </w:r>
      <w:r w:rsidR="002760DE" w:rsidRPr="007E5973">
        <w:t>populasi</w:t>
      </w:r>
      <w:r w:rsidR="007E5973" w:rsidRPr="007E5973">
        <w:t xml:space="preserve"> baru yang lebih baik dari sebelumnya dan dilakukan hingga generasi ke-n</w:t>
      </w:r>
      <w:r w:rsidR="007E5973">
        <w:rPr>
          <w:lang w:val="en-US"/>
        </w:rPr>
        <w:t>.</w:t>
      </w:r>
    </w:p>
    <w:p w14:paraId="1B91ED00" w14:textId="57604C5E" w:rsidR="007775E0" w:rsidRPr="007775E0" w:rsidRDefault="00900E94" w:rsidP="007775E0">
      <w:pPr>
        <w:pStyle w:val="Heading1"/>
        <w:spacing w:line="360" w:lineRule="auto"/>
        <w:rPr>
          <w:lang w:val="id-ID"/>
        </w:rPr>
      </w:pPr>
      <w:r w:rsidRPr="00B15253">
        <w:rPr>
          <w:lang w:val="id-ID"/>
        </w:rPr>
        <w:t xml:space="preserve">Metodologi </w:t>
      </w:r>
      <w:r w:rsidR="007B6A31" w:rsidRPr="00B15253">
        <w:rPr>
          <w:lang w:val="id-ID"/>
        </w:rPr>
        <w:t>Penelitian</w:t>
      </w:r>
    </w:p>
    <w:p w14:paraId="0D545D0A" w14:textId="17CE6532" w:rsidR="000D4D81" w:rsidRPr="003012F2" w:rsidRDefault="000D4D81" w:rsidP="007775E0">
      <w:pPr>
        <w:pStyle w:val="Heading1"/>
        <w:numPr>
          <w:ilvl w:val="1"/>
          <w:numId w:val="1"/>
        </w:numPr>
        <w:spacing w:line="360" w:lineRule="auto"/>
        <w:ind w:left="993" w:hanging="567"/>
        <w:rPr>
          <w:lang w:val="id-ID"/>
        </w:rPr>
      </w:pPr>
      <w:r w:rsidRPr="003012F2">
        <w:rPr>
          <w:lang w:val="id-ID"/>
        </w:rPr>
        <w:t>Jenis Penelitian</w:t>
      </w:r>
    </w:p>
    <w:p w14:paraId="30B5B7EF" w14:textId="3F83E08A" w:rsidR="000D4D81" w:rsidRPr="000D4D81" w:rsidRDefault="000D4D81" w:rsidP="000D4D81">
      <w:pPr>
        <w:rPr>
          <w:lang w:val="en-US"/>
        </w:rPr>
      </w:pPr>
      <w:r w:rsidRPr="00BA0BBA">
        <w:t>Penelitian yang akan dilakukan ini merupakan penelitian eksperimen. Penelitian eksperimen merupakan sebuah metode penelitian yang bertujuan untuk mengetahui pengaruh suatu perlakuan tertentu terhadap yang lain dalam kondisi yang terkendali</w:t>
      </w:r>
      <w:r w:rsidRPr="00214CA6">
        <w:t>.</w:t>
      </w:r>
      <w:r w:rsidR="00214CA6" w:rsidRPr="00214CA6">
        <w:t xml:space="preserve"> Metode penelitian eksperimen ini merupakan metode inti dari penelitian yang mengambil pendekatan kuantitatif karena terdapat proses </w:t>
      </w:r>
      <w:r w:rsidR="00371941" w:rsidRPr="00214CA6">
        <w:t>mengontrol</w:t>
      </w:r>
      <w:r w:rsidR="00214CA6" w:rsidRPr="00214CA6">
        <w:t>, kegiatan manipulasi dan observasi.</w:t>
      </w:r>
    </w:p>
    <w:p w14:paraId="6C4A4B48" w14:textId="77777777" w:rsidR="00AD202E" w:rsidRDefault="00AD202E">
      <w:pPr>
        <w:spacing w:after="0" w:line="240" w:lineRule="auto"/>
        <w:ind w:left="0" w:firstLine="0"/>
        <w:jc w:val="left"/>
        <w:rPr>
          <w:b/>
          <w:bCs/>
        </w:rPr>
      </w:pPr>
      <w:r>
        <w:br w:type="page"/>
      </w:r>
    </w:p>
    <w:p w14:paraId="67ABD3AC" w14:textId="37EBCDFE" w:rsidR="007B6A31" w:rsidRDefault="000D4D81" w:rsidP="007775E0">
      <w:pPr>
        <w:pStyle w:val="Heading1"/>
        <w:numPr>
          <w:ilvl w:val="1"/>
          <w:numId w:val="1"/>
        </w:numPr>
        <w:spacing w:line="360" w:lineRule="auto"/>
        <w:ind w:left="993" w:hanging="567"/>
        <w:rPr>
          <w:lang w:val="id-ID"/>
        </w:rPr>
      </w:pPr>
      <w:r w:rsidRPr="00EA4CD2">
        <w:rPr>
          <w:lang w:val="id-ID"/>
        </w:rPr>
        <w:lastRenderedPageBreak/>
        <w:t>Tahapan</w:t>
      </w:r>
      <w:r w:rsidR="007B6A31" w:rsidRPr="00B15253">
        <w:rPr>
          <w:lang w:val="id-ID"/>
        </w:rPr>
        <w:t xml:space="preserve"> </w:t>
      </w:r>
      <w:r w:rsidR="00900E94" w:rsidRPr="00B15253">
        <w:rPr>
          <w:lang w:val="id-ID"/>
        </w:rPr>
        <w:t>Penelitia</w:t>
      </w:r>
      <w:r w:rsidR="007B6A31" w:rsidRPr="00B15253">
        <w:rPr>
          <w:lang w:val="id-ID"/>
        </w:rPr>
        <w:t>n</w:t>
      </w:r>
    </w:p>
    <w:p w14:paraId="3C150D5B" w14:textId="4149F71C" w:rsidR="00C43708" w:rsidRPr="00D13256" w:rsidRDefault="00233D89" w:rsidP="00C43708">
      <w:pPr>
        <w:ind w:left="993" w:firstLine="0"/>
      </w:pPr>
      <w:r>
        <w:rPr>
          <w:noProof/>
        </w:rPr>
        <w:drawing>
          <wp:anchor distT="0" distB="0" distL="114300" distR="114300" simplePos="0" relativeHeight="251656192" behindDoc="0" locked="0" layoutInCell="1" allowOverlap="1" wp14:anchorId="4E236653" wp14:editId="7365FCB6">
            <wp:simplePos x="0" y="0"/>
            <wp:positionH relativeFrom="margin">
              <wp:posOffset>2336800</wp:posOffset>
            </wp:positionH>
            <wp:positionV relativeFrom="paragraph">
              <wp:posOffset>309823</wp:posOffset>
            </wp:positionV>
            <wp:extent cx="1223645" cy="456120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1223645" cy="4561205"/>
                    </a:xfrm>
                    <a:prstGeom prst="rect">
                      <a:avLst/>
                    </a:prstGeom>
                  </pic:spPr>
                </pic:pic>
              </a:graphicData>
            </a:graphic>
            <wp14:sizeRelH relativeFrom="page">
              <wp14:pctWidth>0</wp14:pctWidth>
            </wp14:sizeRelH>
            <wp14:sizeRelV relativeFrom="page">
              <wp14:pctHeight>0</wp14:pctHeight>
            </wp14:sizeRelV>
          </wp:anchor>
        </w:drawing>
      </w:r>
      <w:r w:rsidR="00C43708" w:rsidRPr="00D13256">
        <w:t xml:space="preserve">Tahapan penelitian pada penelitian </w:t>
      </w:r>
      <w:r w:rsidR="00D64DB9" w:rsidRPr="00D13256">
        <w:t xml:space="preserve">ini </w:t>
      </w:r>
      <w:r w:rsidR="00D64DB9" w:rsidRPr="0074320E">
        <w:t xml:space="preserve">digambarkan </w:t>
      </w:r>
      <w:r w:rsidR="005203D1" w:rsidRPr="0074320E">
        <w:t>dalam</w:t>
      </w:r>
      <w:r w:rsidR="00D64DB9" w:rsidRPr="0074320E">
        <w:t xml:space="preserve"> </w:t>
      </w:r>
      <w:r w:rsidR="005203D1" w:rsidRPr="0074320E">
        <w:t>diagram</w:t>
      </w:r>
      <w:r w:rsidR="00D64DB9" w:rsidRPr="00D13256">
        <w:t xml:space="preserve"> berikut:</w:t>
      </w:r>
    </w:p>
    <w:p w14:paraId="6DF49A37" w14:textId="5356CF84" w:rsidR="00083569" w:rsidRPr="00BA0BBA" w:rsidRDefault="00083569" w:rsidP="00233D89">
      <w:pPr>
        <w:ind w:left="0" w:firstLine="0"/>
      </w:pPr>
    </w:p>
    <w:p w14:paraId="2E09281D" w14:textId="77777777" w:rsidR="00464106" w:rsidRDefault="00464106" w:rsidP="00464106">
      <w:pPr>
        <w:pStyle w:val="Heading1"/>
        <w:numPr>
          <w:ilvl w:val="1"/>
          <w:numId w:val="1"/>
        </w:numPr>
        <w:ind w:left="993" w:hanging="567"/>
        <w:rPr>
          <w:lang w:val="id-ID"/>
        </w:rPr>
      </w:pPr>
      <w:r w:rsidRPr="00B15253">
        <w:rPr>
          <w:lang w:val="id-ID"/>
        </w:rPr>
        <w:t xml:space="preserve">Data dan </w:t>
      </w:r>
      <w:r w:rsidRPr="00CF7515">
        <w:rPr>
          <w:lang w:val="id-ID"/>
        </w:rPr>
        <w:t>Parameter</w:t>
      </w:r>
    </w:p>
    <w:p w14:paraId="3054A7A5" w14:textId="1EE2A9BF" w:rsidR="00464106" w:rsidRPr="00344E49" w:rsidRDefault="00A33D17" w:rsidP="00464106">
      <w:pPr>
        <w:rPr>
          <w:lang w:val="en-US"/>
        </w:rPr>
      </w:pPr>
      <w:r w:rsidRPr="00140C99">
        <w:t xml:space="preserve">Parameter yang digunakan pada penelitian ini adalah jenis pakan, kepadatan daya tampung, </w:t>
      </w:r>
      <w:r w:rsidR="00B77912" w:rsidRPr="00140C99">
        <w:t xml:space="preserve">sumber air, frekuensi pertukaran air, rentang waktu pembuangan lumpur, </w:t>
      </w:r>
      <w:r w:rsidR="00140C99" w:rsidRPr="00140C99">
        <w:t>penggunaan bahan kimia untuk persiapan kolam, penggunaan bahan kimia untuk pengolahan air, salinitas air, keasaman air, jenis tanah kolam, penggunaan lahan kolam sebelumnya,</w:t>
      </w:r>
      <w:r w:rsidR="00FA455F">
        <w:rPr>
          <w:lang w:val="en-US"/>
        </w:rPr>
        <w:t xml:space="preserve"> </w:t>
      </w:r>
      <w:r w:rsidR="00FA455F" w:rsidRPr="00FA455F">
        <w:t>prevalensi penyakit bercak putih pada periode sebelumnya,</w:t>
      </w:r>
      <w:r w:rsidR="00140C99" w:rsidRPr="00FA455F">
        <w:t xml:space="preserve"> dan metode budidaya.</w:t>
      </w:r>
      <w:r w:rsidR="00FA455F" w:rsidRPr="00FA455F">
        <w:t xml:space="preserve"> Hasil klasifikasi berupa </w:t>
      </w:r>
      <w:r w:rsidR="00344E49">
        <w:rPr>
          <w:lang w:val="en-US"/>
        </w:rPr>
        <w:t xml:space="preserve">resiko </w:t>
      </w:r>
      <w:r w:rsidR="00344E49" w:rsidRPr="00344E49">
        <w:t>munculnya penyakit bercak putih.</w:t>
      </w:r>
      <w:r w:rsidR="00344E49">
        <w:rPr>
          <w:lang w:val="en-US"/>
        </w:rPr>
        <w:t xml:space="preserve"> </w:t>
      </w:r>
    </w:p>
    <w:p w14:paraId="43BC9141" w14:textId="77777777" w:rsidR="007B538D" w:rsidRDefault="007B538D">
      <w:pPr>
        <w:spacing w:after="0" w:line="240" w:lineRule="auto"/>
        <w:ind w:left="0" w:firstLine="0"/>
        <w:jc w:val="left"/>
        <w:rPr>
          <w:b/>
          <w:bCs/>
        </w:rPr>
      </w:pPr>
      <w:r>
        <w:br w:type="page"/>
      </w:r>
    </w:p>
    <w:p w14:paraId="3AB026E1" w14:textId="7E55FC4A" w:rsidR="00464106" w:rsidRPr="00D04971" w:rsidRDefault="00D04971" w:rsidP="00464106">
      <w:pPr>
        <w:pStyle w:val="Heading1"/>
        <w:numPr>
          <w:ilvl w:val="1"/>
          <w:numId w:val="1"/>
        </w:numPr>
        <w:ind w:left="993" w:hanging="567"/>
        <w:rPr>
          <w:lang w:val="id-ID"/>
        </w:rPr>
      </w:pPr>
      <w:r w:rsidRPr="00D04971">
        <w:rPr>
          <w:lang w:val="id-ID"/>
        </w:rPr>
        <w:lastRenderedPageBreak/>
        <w:t>Rancangan Sistem</w:t>
      </w:r>
    </w:p>
    <w:p w14:paraId="617AD1A3" w14:textId="529B275E" w:rsidR="00BB49DB" w:rsidRDefault="00344E49" w:rsidP="00464106">
      <w:pPr>
        <w:rPr>
          <w:lang w:val="en-US"/>
        </w:rPr>
      </w:pPr>
      <w:r w:rsidRPr="00344E49">
        <w:t>Sistem yang akan dibangun berupa web yang dapat mengklasifikasikan resiko munculnya penyakit bercak putih pada udang</w:t>
      </w:r>
      <w:r>
        <w:rPr>
          <w:lang w:val="en-US"/>
        </w:rPr>
        <w:t xml:space="preserve"> </w:t>
      </w:r>
      <w:r w:rsidRPr="00344E49">
        <w:rPr>
          <w:i/>
          <w:iCs/>
          <w:lang w:val="en-US"/>
        </w:rPr>
        <w:t>Vannamei</w:t>
      </w:r>
      <w:r>
        <w:rPr>
          <w:lang w:val="en-US"/>
        </w:rPr>
        <w:t xml:space="preserve">. </w:t>
      </w:r>
      <w:r w:rsidR="0043292A" w:rsidRPr="002E54F2">
        <w:t xml:space="preserve">Sistem ini akan mendapat </w:t>
      </w:r>
      <w:r w:rsidR="0043292A" w:rsidRPr="00F209D9">
        <w:rPr>
          <w:i/>
          <w:iCs/>
          <w:lang w:val="en-US"/>
        </w:rPr>
        <w:t>input</w:t>
      </w:r>
      <w:r w:rsidR="0043292A" w:rsidRPr="002E54F2">
        <w:t xml:space="preserve"> berupa parameter yang sudah ditentukan </w:t>
      </w:r>
      <w:r w:rsidR="00044D07" w:rsidRPr="00044D07">
        <w:t>pada sub-bab sebelumnya</w:t>
      </w:r>
      <w:r w:rsidR="0043292A" w:rsidRPr="002E54F2">
        <w:t xml:space="preserve">. Nilai </w:t>
      </w:r>
      <w:r w:rsidR="0043292A" w:rsidRPr="00F209D9">
        <w:rPr>
          <w:i/>
          <w:iCs/>
          <w:lang w:val="en-US"/>
        </w:rPr>
        <w:t>input</w:t>
      </w:r>
      <w:r w:rsidR="00F209D9">
        <w:rPr>
          <w:lang w:val="en-US"/>
        </w:rPr>
        <w:t>-</w:t>
      </w:r>
      <w:proofErr w:type="spellStart"/>
      <w:r w:rsidR="0043292A" w:rsidRPr="002E54F2">
        <w:t>an</w:t>
      </w:r>
      <w:proofErr w:type="spellEnd"/>
      <w:r w:rsidR="0043292A" w:rsidRPr="002E54F2">
        <w:t xml:space="preserve"> berdasarkan kondisi terkini di tambak yang akan dilakukan klasifikasi.</w:t>
      </w:r>
      <w:r w:rsidR="00626ABC" w:rsidRPr="002E54F2">
        <w:t xml:space="preserve"> Kemudian, sistem akan memberi informasi </w:t>
      </w:r>
      <w:r w:rsidR="002E54F2" w:rsidRPr="002E54F2">
        <w:t>resiko munculnya</w:t>
      </w:r>
      <w:r w:rsidR="002E54F2">
        <w:rPr>
          <w:lang w:val="en-US"/>
        </w:rPr>
        <w:t xml:space="preserve"> </w:t>
      </w:r>
      <w:r w:rsidR="002E54F2" w:rsidRPr="002E54F2">
        <w:rPr>
          <w:i/>
          <w:iCs/>
          <w:lang w:val="en-US"/>
        </w:rPr>
        <w:t>White Spot</w:t>
      </w:r>
      <w:r w:rsidR="00626ABC" w:rsidRPr="002E54F2">
        <w:rPr>
          <w:i/>
          <w:iCs/>
          <w:lang w:val="en-US"/>
        </w:rPr>
        <w:t xml:space="preserve"> </w:t>
      </w:r>
      <w:r w:rsidR="002E54F2" w:rsidRPr="002E54F2">
        <w:rPr>
          <w:i/>
          <w:iCs/>
          <w:lang w:val="en-US"/>
        </w:rPr>
        <w:t>Disease</w:t>
      </w:r>
      <w:r w:rsidR="002E54F2">
        <w:rPr>
          <w:lang w:val="en-US"/>
        </w:rPr>
        <w:t xml:space="preserve"> </w:t>
      </w:r>
      <w:r w:rsidR="002E54F2" w:rsidRPr="002E54F2">
        <w:t>pada tambak tersebut.</w:t>
      </w:r>
      <w:r w:rsidR="004F46D3">
        <w:rPr>
          <w:lang w:val="en-US"/>
        </w:rPr>
        <w:t xml:space="preserve"> </w:t>
      </w:r>
      <w:r w:rsidR="004F46D3" w:rsidRPr="004F46D3">
        <w:t xml:space="preserve">Kemudian, pada sistem klasifikasi ini akan dilakukan optimasi menggunakan algoritma </w:t>
      </w:r>
      <w:r w:rsidR="004F46D3" w:rsidRPr="00076670">
        <w:t>Genetika</w:t>
      </w:r>
      <w:r w:rsidR="004F46D3" w:rsidRPr="004F46D3">
        <w:t>. Nantinya, hasil klasifikasi akan dibandingkan antara sebelum dilakukan optimasi dengan setelah dilakukan optimasi</w:t>
      </w:r>
      <w:r w:rsidR="004F46D3">
        <w:rPr>
          <w:lang w:val="en-US"/>
        </w:rPr>
        <w:t>.</w:t>
      </w:r>
    </w:p>
    <w:p w14:paraId="254215AB" w14:textId="0811F243" w:rsidR="00622E51" w:rsidRDefault="00D40085" w:rsidP="00464106">
      <w:r>
        <w:rPr>
          <w:noProof/>
        </w:rPr>
        <w:drawing>
          <wp:anchor distT="0" distB="0" distL="114300" distR="114300" simplePos="0" relativeHeight="251665408" behindDoc="0" locked="0" layoutInCell="1" allowOverlap="1" wp14:anchorId="7EA00050" wp14:editId="38EBE7E2">
            <wp:simplePos x="0" y="0"/>
            <wp:positionH relativeFrom="margin">
              <wp:posOffset>962660</wp:posOffset>
            </wp:positionH>
            <wp:positionV relativeFrom="paragraph">
              <wp:posOffset>339090</wp:posOffset>
            </wp:positionV>
            <wp:extent cx="4020820" cy="3060700"/>
            <wp:effectExtent l="0" t="0" r="508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a:extLst>
                        <a:ext uri="{28A0092B-C50C-407E-A947-70E740481C1C}">
                          <a14:useLocalDpi xmlns:a14="http://schemas.microsoft.com/office/drawing/2010/main" val="0"/>
                        </a:ext>
                      </a:extLst>
                    </a:blip>
                    <a:stretch>
                      <a:fillRect/>
                    </a:stretch>
                  </pic:blipFill>
                  <pic:spPr>
                    <a:xfrm>
                      <a:off x="0" y="0"/>
                      <a:ext cx="4020820" cy="3060700"/>
                    </a:xfrm>
                    <a:prstGeom prst="rect">
                      <a:avLst/>
                    </a:prstGeom>
                  </pic:spPr>
                </pic:pic>
              </a:graphicData>
            </a:graphic>
            <wp14:sizeRelH relativeFrom="page">
              <wp14:pctWidth>0</wp14:pctWidth>
            </wp14:sizeRelH>
            <wp14:sizeRelV relativeFrom="page">
              <wp14:pctHeight>0</wp14:pctHeight>
            </wp14:sizeRelV>
          </wp:anchor>
        </w:drawing>
      </w:r>
      <w:r w:rsidR="00622E51" w:rsidRPr="00622E51">
        <w:t>Gambaran dari alur sistem dapat digambarkan sebagai berikut:</w:t>
      </w:r>
    </w:p>
    <w:p w14:paraId="388F6836" w14:textId="3BAD7298" w:rsidR="00BD3F86" w:rsidRPr="00622E51" w:rsidRDefault="00BD3F86" w:rsidP="00464106"/>
    <w:p w14:paraId="31868226" w14:textId="77777777" w:rsidR="00342D47" w:rsidRDefault="00342D47">
      <w:pPr>
        <w:spacing w:after="0" w:line="240" w:lineRule="auto"/>
        <w:ind w:left="0" w:firstLine="0"/>
        <w:jc w:val="left"/>
      </w:pPr>
      <w:r>
        <w:br w:type="page"/>
      </w:r>
    </w:p>
    <w:p w14:paraId="5CC46306" w14:textId="5FC0B8B1" w:rsidR="00342D47" w:rsidRDefault="004A623E" w:rsidP="004A623E">
      <w:r>
        <w:rPr>
          <w:noProof/>
        </w:rPr>
        <w:lastRenderedPageBreak/>
        <mc:AlternateContent>
          <mc:Choice Requires="wpg">
            <w:drawing>
              <wp:anchor distT="0" distB="0" distL="114300" distR="114300" simplePos="0" relativeHeight="251667456" behindDoc="0" locked="0" layoutInCell="1" allowOverlap="1" wp14:anchorId="68887BCA" wp14:editId="1247A337">
                <wp:simplePos x="0" y="0"/>
                <wp:positionH relativeFrom="column">
                  <wp:posOffset>1760989</wp:posOffset>
                </wp:positionH>
                <wp:positionV relativeFrom="paragraph">
                  <wp:posOffset>384175</wp:posOffset>
                </wp:positionV>
                <wp:extent cx="2671445" cy="2453305"/>
                <wp:effectExtent l="0" t="0" r="8255" b="10795"/>
                <wp:wrapTopAndBottom/>
                <wp:docPr id="18" name="Group 18"/>
                <wp:cNvGraphicFramePr/>
                <a:graphic xmlns:a="http://schemas.openxmlformats.org/drawingml/2006/main">
                  <a:graphicData uri="http://schemas.microsoft.com/office/word/2010/wordprocessingGroup">
                    <wpg:wgp>
                      <wpg:cNvGrpSpPr/>
                      <wpg:grpSpPr>
                        <a:xfrm>
                          <a:off x="0" y="0"/>
                          <a:ext cx="2671445" cy="2453305"/>
                          <a:chOff x="0" y="0"/>
                          <a:chExt cx="2671445" cy="2453305"/>
                        </a:xfrm>
                      </wpg:grpSpPr>
                      <wpg:grpSp>
                        <wpg:cNvPr id="1" name="Group 1"/>
                        <wpg:cNvGrpSpPr/>
                        <wpg:grpSpPr>
                          <a:xfrm>
                            <a:off x="192506" y="0"/>
                            <a:ext cx="2178050" cy="961555"/>
                            <a:chOff x="0" y="0"/>
                            <a:chExt cx="2178050" cy="961555"/>
                          </a:xfrm>
                        </wpg:grpSpPr>
                        <wps:wsp>
                          <wps:cNvPr id="17" name="Rectangle 17"/>
                          <wps:cNvSpPr/>
                          <wps:spPr>
                            <a:xfrm>
                              <a:off x="0" y="278295"/>
                              <a:ext cx="2178050" cy="68326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AFA520B" w14:textId="257E2039" w:rsidR="00F94A25" w:rsidRPr="00F94A25" w:rsidRDefault="00F94A25" w:rsidP="00F94A25">
                                <w:pPr>
                                  <w:ind w:left="0" w:firstLine="0"/>
                                  <w:rPr>
                                    <w:i/>
                                  </w:rPr>
                                </w:pPr>
                                <m:oMathPara>
                                  <m:oMath>
                                    <m:r>
                                      <w:rPr>
                                        <w:rFonts w:ascii="Cambria Math" w:hAnsi="Cambria Math"/>
                                      </w:rPr>
                                      <m:t>d</m:t>
                                    </m:r>
                                    <m:d>
                                      <m:dPr>
                                        <m:ctrlPr>
                                          <w:rPr>
                                            <w:rFonts w:ascii="Cambria Math" w:hAnsi="Cambria Math"/>
                                            <w:i/>
                                          </w:rPr>
                                        </m:ctrlPr>
                                      </m:dPr>
                                      <m:e>
                                        <m:r>
                                          <w:rPr>
                                            <w:rFonts w:ascii="Cambria Math" w:hAnsi="Cambria Math"/>
                                          </w:rPr>
                                          <m:t>x,y</m:t>
                                        </m:r>
                                      </m:e>
                                    </m:d>
                                    <m:r>
                                      <w:rPr>
                                        <w:rFonts w:ascii="Cambria Math" w:hAnsi="Cambria Math"/>
                                      </w:rPr>
                                      <m:t>=</m:t>
                                    </m:r>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0" y="0"/>
                              <a:ext cx="2178050" cy="276225"/>
                            </a:xfrm>
                            <a:prstGeom prst="rect">
                              <a:avLst/>
                            </a:prstGeom>
                            <a:solidFill>
                              <a:srgbClr val="D5E8D4"/>
                            </a:solidFill>
                          </wps:spPr>
                          <wps:style>
                            <a:lnRef idx="2">
                              <a:schemeClr val="dk1"/>
                            </a:lnRef>
                            <a:fillRef idx="1">
                              <a:schemeClr val="lt1"/>
                            </a:fillRef>
                            <a:effectRef idx="0">
                              <a:schemeClr val="dk1"/>
                            </a:effectRef>
                            <a:fontRef idx="minor">
                              <a:schemeClr val="dk1"/>
                            </a:fontRef>
                          </wps:style>
                          <wps:txbx>
                            <w:txbxContent>
                              <w:p w14:paraId="288F15B9" w14:textId="122F8FF8" w:rsidR="00F94A25" w:rsidRPr="00F94A25" w:rsidRDefault="00F94A25" w:rsidP="00F94A25">
                                <w:pPr>
                                  <w:ind w:left="0" w:firstLine="0"/>
                                  <w:jc w:val="center"/>
                                  <w:rPr>
                                    <w:i/>
                                    <w:lang w:val="en-US"/>
                                  </w:rPr>
                                </w:pPr>
                                <w:r w:rsidRPr="00F94A25">
                                  <w:rPr>
                                    <w:i/>
                                    <w:lang w:val="en-US"/>
                                  </w:rPr>
                                  <w:t>Euclidean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 name="Group 7"/>
                        <wpg:cNvGrpSpPr/>
                        <wpg:grpSpPr>
                          <a:xfrm>
                            <a:off x="0" y="1491915"/>
                            <a:ext cx="2671445" cy="961390"/>
                            <a:chOff x="0" y="0"/>
                            <a:chExt cx="2178050" cy="961555"/>
                          </a:xfrm>
                        </wpg:grpSpPr>
                        <wps:wsp>
                          <wps:cNvPr id="8" name="Rectangle 8"/>
                          <wps:cNvSpPr/>
                          <wps:spPr>
                            <a:xfrm>
                              <a:off x="0" y="278295"/>
                              <a:ext cx="2178050" cy="683260"/>
                            </a:xfrm>
                            <a:prstGeom prst="rect">
                              <a:avLst/>
                            </a:prstGeom>
                          </wps:spPr>
                          <wps:style>
                            <a:lnRef idx="2">
                              <a:schemeClr val="dk1"/>
                            </a:lnRef>
                            <a:fillRef idx="1">
                              <a:schemeClr val="lt1"/>
                            </a:fillRef>
                            <a:effectRef idx="0">
                              <a:schemeClr val="dk1"/>
                            </a:effectRef>
                            <a:fontRef idx="minor">
                              <a:schemeClr val="dk1"/>
                            </a:fontRef>
                          </wps:style>
                          <wps:txbx>
                            <w:txbxContent>
                              <w:p w14:paraId="25D1FB97" w14:textId="5697494C" w:rsidR="00987330" w:rsidRPr="00F94A25" w:rsidRDefault="00987330" w:rsidP="00987330">
                                <w:pPr>
                                  <w:ind w:left="0" w:firstLine="0"/>
                                  <w:rPr>
                                    <w:i/>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nary>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0" y="0"/>
                              <a:ext cx="2178050" cy="276225"/>
                            </a:xfrm>
                            <a:prstGeom prst="rect">
                              <a:avLst/>
                            </a:prstGeom>
                            <a:solidFill>
                              <a:srgbClr val="D5E8D4"/>
                            </a:solidFill>
                          </wps:spPr>
                          <wps:style>
                            <a:lnRef idx="2">
                              <a:schemeClr val="dk1"/>
                            </a:lnRef>
                            <a:fillRef idx="1">
                              <a:schemeClr val="lt1"/>
                            </a:fillRef>
                            <a:effectRef idx="0">
                              <a:schemeClr val="dk1"/>
                            </a:effectRef>
                            <a:fontRef idx="minor">
                              <a:schemeClr val="dk1"/>
                            </a:fontRef>
                          </wps:style>
                          <wps:txbx>
                            <w:txbxContent>
                              <w:p w14:paraId="3496AE67" w14:textId="5C92C1E0" w:rsidR="00987330" w:rsidRPr="00F94A25" w:rsidRDefault="00987330" w:rsidP="00987330">
                                <w:pPr>
                                  <w:ind w:left="0" w:firstLine="0"/>
                                  <w:jc w:val="center"/>
                                  <w:rPr>
                                    <w:i/>
                                    <w:lang w:val="en-US"/>
                                  </w:rPr>
                                </w:pPr>
                                <w:r>
                                  <w:rPr>
                                    <w:i/>
                                    <w:lang w:val="en-US"/>
                                  </w:rPr>
                                  <w:t>Select Chromosome Based on Fit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Down Arrow 12"/>
                        <wps:cNvSpPr/>
                        <wps:spPr>
                          <a:xfrm>
                            <a:off x="1181482" y="1106905"/>
                            <a:ext cx="158129" cy="233757"/>
                          </a:xfrm>
                          <a:prstGeom prst="downArrow">
                            <a:avLst/>
                          </a:prstGeom>
                          <a:solidFill>
                            <a:srgbClr val="D5E8D5"/>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887BCA" id="Group 18" o:spid="_x0000_s1026" style="position:absolute;left:0;text-align:left;margin-left:138.65pt;margin-top:30.25pt;width:210.35pt;height:193.15pt;z-index:251667456" coordsize="26714,2453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">
                <v:group id="Group 1" o:spid="_x0000_s1027" style="position:absolute;left:1925;width:21780;height:9615" coordsize="21780,96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17" o:spid="_x0000_s1028" style="position:absolute;top:2782;width:21780;height:68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" fillcolor="white [3201]" strokecolor="black [3213]" strokeweight="1pt">
                    <v:textbox>
                      <w:txbxContent>
                        <w:p w14:paraId="7AFA520B" w14:textId="257E2039" w:rsidR="00F94A25" w:rsidRPr="00F94A25" w:rsidRDefault="00F94A25" w:rsidP="00F94A25">
                          <w:pPr>
                            <w:ind w:left="0" w:firstLine="0"/>
                            <w:rPr>
                              <w:i/>
                            </w:rPr>
                          </w:pPr>
                          <m:oMathPara>
                            <m:oMath>
                              <m:r>
                                <w:rPr>
                                  <w:rFonts w:ascii="Cambria Math" w:hAnsi="Cambria Math"/>
                                </w:rPr>
                                <m:t>d</m:t>
                              </m:r>
                              <m:d>
                                <m:dPr>
                                  <m:ctrlPr>
                                    <w:rPr>
                                      <w:rFonts w:ascii="Cambria Math" w:hAnsi="Cambria Math"/>
                                      <w:i/>
                                    </w:rPr>
                                  </m:ctrlPr>
                                </m:dPr>
                                <m:e>
                                  <m:r>
                                    <w:rPr>
                                      <w:rFonts w:ascii="Cambria Math" w:hAnsi="Cambria Math"/>
                                    </w:rPr>
                                    <m:t>x,y</m:t>
                                  </m:r>
                                </m:e>
                              </m:d>
                              <m:r>
                                <w:rPr>
                                  <w:rFonts w:ascii="Cambria Math" w:hAnsi="Cambria Math"/>
                                </w:rPr>
                                <m:t>=</m:t>
                              </m:r>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xbxContent>
                    </v:textbox>
                  </v:rect>
                  <v:rect id="Rectangle 15" o:spid="_x0000_s1029" style="position:absolute;width:21780;height:2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" fillcolor="#d5e8d4" strokecolor="black [3200]" strokeweight="1pt">
                    <v:textbox>
                      <w:txbxContent>
                        <w:p w14:paraId="288F15B9" w14:textId="122F8FF8" w:rsidR="00F94A25" w:rsidRPr="00F94A25" w:rsidRDefault="00F94A25" w:rsidP="00F94A25">
                          <w:pPr>
                            <w:ind w:left="0" w:firstLine="0"/>
                            <w:jc w:val="center"/>
                            <w:rPr>
                              <w:i/>
                              <w:lang w:val="en-US"/>
                            </w:rPr>
                          </w:pPr>
                          <w:r w:rsidRPr="00F94A25">
                            <w:rPr>
                              <w:i/>
                              <w:lang w:val="en-US"/>
                            </w:rPr>
                            <w:t>Euclidean Distance</w:t>
                          </w:r>
                        </w:p>
                      </w:txbxContent>
                    </v:textbox>
                  </v:rect>
                </v:group>
                <v:group id="Group 7" o:spid="_x0000_s1030" style="position:absolute;top:14919;width:26714;height:9614" coordsize="21780,96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rect id="Rectangle 8" o:spid="_x0000_s1031" style="position:absolute;top:2782;width:21780;height:68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" fillcolor="white [3201]" strokecolor="black [3200]" strokeweight="1pt">
                    <v:textbox>
                      <w:txbxContent>
                        <w:p w14:paraId="25D1FB97" w14:textId="5697494C" w:rsidR="00987330" w:rsidRPr="00F94A25" w:rsidRDefault="00987330" w:rsidP="00987330">
                          <w:pPr>
                            <w:ind w:left="0" w:firstLine="0"/>
                            <w:rPr>
                              <w:i/>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nary>
                                </m:den>
                              </m:f>
                            </m:oMath>
                          </m:oMathPara>
                        </w:p>
                      </w:txbxContent>
                    </v:textbox>
                  </v:rect>
                  <v:rect id="Rectangle 9" o:spid="_x0000_s1032" style="position:absolute;width:21780;height:2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" fillcolor="#d5e8d4" strokecolor="black [3200]" strokeweight="1pt">
                    <v:textbox>
                      <w:txbxContent>
                        <w:p w14:paraId="3496AE67" w14:textId="5C92C1E0" w:rsidR="00987330" w:rsidRPr="00F94A25" w:rsidRDefault="00987330" w:rsidP="00987330">
                          <w:pPr>
                            <w:ind w:left="0" w:firstLine="0"/>
                            <w:jc w:val="center"/>
                            <w:rPr>
                              <w:i/>
                              <w:lang w:val="en-US"/>
                            </w:rPr>
                          </w:pPr>
                          <w:r>
                            <w:rPr>
                              <w:i/>
                              <w:lang w:val="en-US"/>
                            </w:rPr>
                            <w:t>Select Chromosome Based on Fitness</w:t>
                          </w:r>
                        </w:p>
                      </w:txbxContent>
                    </v:textbox>
                  </v: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33" type="#_x0000_t67" style="position:absolute;left:11814;top:11069;width:1582;height:23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" adj="14294" fillcolor="#d5e8d5" strokecolor="black [3213]" strokeweight=".5pt"/>
                <w10:wrap type="topAndBottom"/>
              </v:group>
            </w:pict>
          </mc:Fallback>
        </mc:AlternateContent>
      </w:r>
      <w:r w:rsidR="00BB49DB" w:rsidRPr="00BB49DB">
        <w:t>Gambaran dari alur penghitungan dalam sistem dapat digambarkan sebagai berikut:</w:t>
      </w:r>
    </w:p>
    <w:p w14:paraId="7F7A5608" w14:textId="77777777" w:rsidR="004A623E" w:rsidRDefault="004A623E" w:rsidP="004A623E"/>
    <w:p w14:paraId="55A83511" w14:textId="33D720EB" w:rsidR="00BB49DB" w:rsidRPr="00FE3D16" w:rsidRDefault="004A623E" w:rsidP="00FE3D16">
      <w:pPr>
        <w:rPr>
          <w:lang w:val="en-US"/>
        </w:rPr>
      </w:pPr>
      <w:r>
        <w:rPr>
          <w:noProof/>
        </w:rPr>
        <mc:AlternateContent>
          <mc:Choice Requires="wpg">
            <w:drawing>
              <wp:anchor distT="0" distB="0" distL="114300" distR="114300" simplePos="0" relativeHeight="251669504" behindDoc="0" locked="0" layoutInCell="1" allowOverlap="1" wp14:anchorId="19A5468F" wp14:editId="28A2DEB8">
                <wp:simplePos x="0" y="0"/>
                <wp:positionH relativeFrom="column">
                  <wp:posOffset>1442085</wp:posOffset>
                </wp:positionH>
                <wp:positionV relativeFrom="paragraph">
                  <wp:posOffset>3490590</wp:posOffset>
                </wp:positionV>
                <wp:extent cx="3052445" cy="4110990"/>
                <wp:effectExtent l="0" t="0" r="8255" b="16510"/>
                <wp:wrapTopAndBottom/>
                <wp:docPr id="13" name="Group 13"/>
                <wp:cNvGraphicFramePr/>
                <a:graphic xmlns:a="http://schemas.openxmlformats.org/drawingml/2006/main">
                  <a:graphicData uri="http://schemas.microsoft.com/office/word/2010/wordprocessingGroup">
                    <wpg:wgp>
                      <wpg:cNvGrpSpPr/>
                      <wpg:grpSpPr>
                        <a:xfrm>
                          <a:off x="0" y="0"/>
                          <a:ext cx="3052445" cy="4110990"/>
                          <a:chOff x="0" y="0"/>
                          <a:chExt cx="2178050" cy="2251801"/>
                        </a:xfrm>
                      </wpg:grpSpPr>
                      <wps:wsp>
                        <wps:cNvPr id="14" name="Rectangle 14"/>
                        <wps:cNvSpPr/>
                        <wps:spPr>
                          <a:xfrm>
                            <a:off x="0" y="278294"/>
                            <a:ext cx="2178050" cy="1973507"/>
                          </a:xfrm>
                          <a:prstGeom prst="rect">
                            <a:avLst/>
                          </a:prstGeom>
                        </wps:spPr>
                        <wps:style>
                          <a:lnRef idx="2">
                            <a:schemeClr val="dk1"/>
                          </a:lnRef>
                          <a:fillRef idx="1">
                            <a:schemeClr val="lt1"/>
                          </a:fillRef>
                          <a:effectRef idx="0">
                            <a:schemeClr val="dk1"/>
                          </a:effectRef>
                          <a:fontRef idx="minor">
                            <a:schemeClr val="dk1"/>
                          </a:fontRef>
                        </wps:style>
                        <wps:txbx>
                          <w:txbxContent>
                            <w:tbl>
                              <w:tblPr>
                                <w:tblStyle w:val="TableGrid"/>
                                <w:tblW w:w="0" w:type="auto"/>
                                <w:jc w:val="center"/>
                                <w:tblLook w:val="04A0" w:firstRow="1" w:lastRow="0" w:firstColumn="1" w:lastColumn="0" w:noHBand="0" w:noVBand="1"/>
                              </w:tblPr>
                              <w:tblGrid>
                                <w:gridCol w:w="1134"/>
                                <w:gridCol w:w="1134"/>
                                <w:gridCol w:w="1134"/>
                              </w:tblGrid>
                              <w:tr w:rsidR="007853B7" w14:paraId="23C62463" w14:textId="77777777" w:rsidTr="00161C23">
                                <w:trPr>
                                  <w:cantSplit/>
                                  <w:trHeight w:val="850"/>
                                  <w:jc w:val="center"/>
                                </w:trPr>
                                <w:tc>
                                  <w:tcPr>
                                    <w:tcW w:w="1134" w:type="dxa"/>
                                    <w:vMerge w:val="restart"/>
                                    <w:textDirection w:val="btLr"/>
                                    <w:vAlign w:val="center"/>
                                  </w:tcPr>
                                  <w:p w14:paraId="7AC26748" w14:textId="373B1106" w:rsidR="007853B7" w:rsidRPr="0034611C" w:rsidRDefault="007853B7" w:rsidP="0034611C">
                                    <w:pPr>
                                      <w:ind w:left="113" w:right="113" w:firstLine="0"/>
                                      <w:jc w:val="center"/>
                                      <w:rPr>
                                        <w:rFonts w:asciiTheme="minorHAnsi" w:eastAsiaTheme="minorEastAsia" w:hAnsiTheme="minorHAnsi" w:cstheme="minorBidi"/>
                                        <w:i/>
                                        <w:iCs/>
                                        <w:lang w:val="en-US"/>
                                      </w:rPr>
                                    </w:pPr>
                                    <w:r w:rsidRPr="0034611C">
                                      <w:rPr>
                                        <w:rFonts w:asciiTheme="minorHAnsi" w:eastAsiaTheme="minorEastAsia" w:hAnsiTheme="minorHAnsi" w:cstheme="minorBidi"/>
                                        <w:i/>
                                        <w:iCs/>
                                        <w:lang w:val="en-US"/>
                                      </w:rPr>
                                      <w:t>Predicted values</w:t>
                                    </w:r>
                                  </w:p>
                                </w:tc>
                                <w:tc>
                                  <w:tcPr>
                                    <w:tcW w:w="2268" w:type="dxa"/>
                                    <w:gridSpan w:val="2"/>
                                    <w:vAlign w:val="center"/>
                                  </w:tcPr>
                                  <w:p w14:paraId="3C299F04" w14:textId="2FB63C42" w:rsidR="007853B7" w:rsidRPr="0034611C" w:rsidRDefault="007853B7" w:rsidP="0034611C">
                                    <w:pPr>
                                      <w:ind w:left="0" w:firstLine="0"/>
                                      <w:jc w:val="center"/>
                                      <w:rPr>
                                        <w:rFonts w:asciiTheme="minorHAnsi" w:eastAsiaTheme="minorEastAsia" w:hAnsiTheme="minorHAnsi" w:cstheme="minorBidi"/>
                                        <w:i/>
                                        <w:iCs/>
                                        <w:lang w:val="en-US"/>
                                      </w:rPr>
                                    </w:pPr>
                                    <w:r w:rsidRPr="0034611C">
                                      <w:rPr>
                                        <w:rFonts w:asciiTheme="minorHAnsi" w:eastAsiaTheme="minorEastAsia" w:hAnsiTheme="minorHAnsi" w:cstheme="minorBidi"/>
                                        <w:i/>
                                        <w:iCs/>
                                        <w:lang w:val="en-US"/>
                                      </w:rPr>
                                      <w:t>Actual values</w:t>
                                    </w:r>
                                  </w:p>
                                </w:tc>
                              </w:tr>
                              <w:tr w:rsidR="0034611C" w14:paraId="5BB5BDBD" w14:textId="77777777" w:rsidTr="007853B7">
                                <w:trPr>
                                  <w:trHeight w:val="850"/>
                                  <w:jc w:val="center"/>
                                </w:trPr>
                                <w:tc>
                                  <w:tcPr>
                                    <w:tcW w:w="1134" w:type="dxa"/>
                                    <w:vMerge/>
                                  </w:tcPr>
                                  <w:p w14:paraId="036EABD5" w14:textId="77777777" w:rsidR="0034611C" w:rsidRDefault="0034611C" w:rsidP="00DE4434">
                                    <w:pPr>
                                      <w:ind w:left="0" w:firstLine="0"/>
                                      <w:rPr>
                                        <w:rFonts w:asciiTheme="minorHAnsi" w:eastAsiaTheme="minorEastAsia" w:hAnsiTheme="minorHAnsi" w:cstheme="minorBidi"/>
                                        <w:lang w:val="en-US"/>
                                      </w:rPr>
                                    </w:pPr>
                                  </w:p>
                                </w:tc>
                                <w:tc>
                                  <w:tcPr>
                                    <w:tcW w:w="1134" w:type="dxa"/>
                                    <w:shd w:val="clear" w:color="auto" w:fill="A8D08D" w:themeFill="accent6" w:themeFillTint="99"/>
                                    <w:vAlign w:val="center"/>
                                  </w:tcPr>
                                  <w:p w14:paraId="47C2B0E4" w14:textId="2993486B" w:rsidR="0034611C" w:rsidRDefault="0034611C" w:rsidP="0034611C">
                                    <w:pPr>
                                      <w:ind w:left="0" w:firstLine="0"/>
                                      <w:jc w:val="center"/>
                                      <w:rPr>
                                        <w:rFonts w:asciiTheme="minorHAnsi" w:eastAsiaTheme="minorEastAsia" w:hAnsiTheme="minorHAnsi" w:cstheme="minorBidi"/>
                                        <w:lang w:val="en-US"/>
                                      </w:rPr>
                                    </w:pPr>
                                    <w:r>
                                      <w:rPr>
                                        <w:rFonts w:asciiTheme="minorHAnsi" w:eastAsiaTheme="minorEastAsia" w:hAnsiTheme="minorHAnsi" w:cstheme="minorBidi"/>
                                        <w:lang w:val="en-US"/>
                                      </w:rPr>
                                      <w:t>TP</w:t>
                                    </w:r>
                                  </w:p>
                                </w:tc>
                                <w:tc>
                                  <w:tcPr>
                                    <w:tcW w:w="1134" w:type="dxa"/>
                                    <w:shd w:val="clear" w:color="auto" w:fill="FF5D4A"/>
                                    <w:vAlign w:val="center"/>
                                  </w:tcPr>
                                  <w:p w14:paraId="1309029B" w14:textId="552C0EBD" w:rsidR="0034611C" w:rsidRDefault="0034611C" w:rsidP="0034611C">
                                    <w:pPr>
                                      <w:ind w:left="0" w:firstLine="0"/>
                                      <w:jc w:val="center"/>
                                      <w:rPr>
                                        <w:rFonts w:asciiTheme="minorHAnsi" w:eastAsiaTheme="minorEastAsia" w:hAnsiTheme="minorHAnsi" w:cstheme="minorBidi"/>
                                        <w:lang w:val="en-US"/>
                                      </w:rPr>
                                    </w:pPr>
                                    <w:r>
                                      <w:rPr>
                                        <w:rFonts w:asciiTheme="minorHAnsi" w:eastAsiaTheme="minorEastAsia" w:hAnsiTheme="minorHAnsi" w:cstheme="minorBidi"/>
                                        <w:lang w:val="en-US"/>
                                      </w:rPr>
                                      <w:t>FP</w:t>
                                    </w:r>
                                  </w:p>
                                </w:tc>
                              </w:tr>
                              <w:tr w:rsidR="0034611C" w14:paraId="61DAA7E9" w14:textId="77777777" w:rsidTr="007853B7">
                                <w:trPr>
                                  <w:trHeight w:val="850"/>
                                  <w:jc w:val="center"/>
                                </w:trPr>
                                <w:tc>
                                  <w:tcPr>
                                    <w:tcW w:w="1134" w:type="dxa"/>
                                    <w:vMerge/>
                                  </w:tcPr>
                                  <w:p w14:paraId="663CD5CC" w14:textId="77777777" w:rsidR="0034611C" w:rsidRDefault="0034611C" w:rsidP="00DE4434">
                                    <w:pPr>
                                      <w:ind w:left="0" w:firstLine="0"/>
                                      <w:rPr>
                                        <w:rFonts w:asciiTheme="minorHAnsi" w:eastAsiaTheme="minorEastAsia" w:hAnsiTheme="minorHAnsi" w:cstheme="minorBidi"/>
                                        <w:lang w:val="en-US"/>
                                      </w:rPr>
                                    </w:pPr>
                                  </w:p>
                                </w:tc>
                                <w:tc>
                                  <w:tcPr>
                                    <w:tcW w:w="1134" w:type="dxa"/>
                                    <w:shd w:val="clear" w:color="auto" w:fill="FFD966" w:themeFill="accent4" w:themeFillTint="99"/>
                                    <w:vAlign w:val="center"/>
                                  </w:tcPr>
                                  <w:p w14:paraId="46E2E0A8" w14:textId="4C7730BA" w:rsidR="0034611C" w:rsidRDefault="0034611C" w:rsidP="0034611C">
                                    <w:pPr>
                                      <w:ind w:left="0" w:firstLine="0"/>
                                      <w:jc w:val="center"/>
                                      <w:rPr>
                                        <w:rFonts w:asciiTheme="minorHAnsi" w:eastAsiaTheme="minorEastAsia" w:hAnsiTheme="minorHAnsi" w:cstheme="minorBidi"/>
                                        <w:lang w:val="en-US"/>
                                      </w:rPr>
                                    </w:pPr>
                                    <w:r>
                                      <w:rPr>
                                        <w:rFonts w:asciiTheme="minorHAnsi" w:eastAsiaTheme="minorEastAsia" w:hAnsiTheme="minorHAnsi" w:cstheme="minorBidi"/>
                                        <w:lang w:val="en-US"/>
                                      </w:rPr>
                                      <w:t>FN</w:t>
                                    </w:r>
                                  </w:p>
                                </w:tc>
                                <w:tc>
                                  <w:tcPr>
                                    <w:tcW w:w="1134" w:type="dxa"/>
                                    <w:vAlign w:val="center"/>
                                  </w:tcPr>
                                  <w:p w14:paraId="08D155F1" w14:textId="6FC8E04E" w:rsidR="0034611C" w:rsidRDefault="0034611C" w:rsidP="0034611C">
                                    <w:pPr>
                                      <w:ind w:left="0" w:firstLine="0"/>
                                      <w:jc w:val="center"/>
                                      <w:rPr>
                                        <w:rFonts w:asciiTheme="minorHAnsi" w:eastAsiaTheme="minorEastAsia" w:hAnsiTheme="minorHAnsi" w:cstheme="minorBidi"/>
                                        <w:lang w:val="en-US"/>
                                      </w:rPr>
                                    </w:pPr>
                                    <w:r>
                                      <w:rPr>
                                        <w:rFonts w:asciiTheme="minorHAnsi" w:eastAsiaTheme="minorEastAsia" w:hAnsiTheme="minorHAnsi" w:cstheme="minorBidi"/>
                                        <w:lang w:val="en-US"/>
                                      </w:rPr>
                                      <w:t>TN</w:t>
                                    </w:r>
                                  </w:p>
                                </w:tc>
                              </w:tr>
                            </w:tbl>
                            <w:p w14:paraId="2FBC406B" w14:textId="77777777" w:rsidR="007853B7" w:rsidRDefault="007853B7" w:rsidP="00DE4434">
                              <w:pPr>
                                <w:ind w:left="0" w:firstLine="0"/>
                                <w:rPr>
                                  <w:rFonts w:asciiTheme="minorHAnsi" w:eastAsiaTheme="minorEastAsia" w:hAnsiTheme="minorHAnsi" w:cstheme="minorBidi"/>
                                  <w:lang w:val="en-US"/>
                                </w:rPr>
                              </w:pPr>
                            </w:p>
                            <w:p w14:paraId="18420CC4" w14:textId="1C0966DF" w:rsidR="00DE4434" w:rsidRPr="00DE4434" w:rsidRDefault="00DE4434" w:rsidP="00DE4434">
                              <w:pPr>
                                <w:ind w:left="0" w:firstLine="0"/>
                                <w:rPr>
                                  <w:rFonts w:eastAsiaTheme="minorEastAsia"/>
                                  <w:i/>
                                  <w:lang w:val="en-US"/>
                                </w:rPr>
                              </w:pPr>
                              <m:oMathPara>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74D0927E" w14:textId="6960E966" w:rsidR="00DE4434" w:rsidRPr="00DE4434" w:rsidRDefault="00DE4434" w:rsidP="00DE4434">
                              <w:pPr>
                                <w:ind w:left="0" w:firstLine="0"/>
                                <w:rPr>
                                  <w:rFonts w:eastAsiaTheme="minorEastAsia"/>
                                  <w:i/>
                                  <w:lang w:val="en-US"/>
                                </w:rPr>
                              </w:pPr>
                              <m:oMathPara>
                                <m:oMath>
                                  <m:r>
                                    <w:rPr>
                                      <w:rFonts w:ascii="Cambria Math" w:hAnsi="Cambria Math"/>
                                      <w:lang w:val="en-US"/>
                                    </w:rPr>
                                    <m:t>Precision=</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14:paraId="45E6D827" w14:textId="70597A46" w:rsidR="00DE4434" w:rsidRPr="00DE4434" w:rsidRDefault="00DE4434" w:rsidP="00DE4434">
                              <w:pPr>
                                <w:ind w:left="0" w:firstLine="0"/>
                                <w:rPr>
                                  <w:i/>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otal</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0" y="0"/>
                            <a:ext cx="2178050" cy="276225"/>
                          </a:xfrm>
                          <a:prstGeom prst="rect">
                            <a:avLst/>
                          </a:prstGeom>
                          <a:solidFill>
                            <a:srgbClr val="D5E8D4"/>
                          </a:solidFill>
                        </wps:spPr>
                        <wps:style>
                          <a:lnRef idx="2">
                            <a:schemeClr val="dk1"/>
                          </a:lnRef>
                          <a:fillRef idx="1">
                            <a:schemeClr val="lt1"/>
                          </a:fillRef>
                          <a:effectRef idx="0">
                            <a:schemeClr val="dk1"/>
                          </a:effectRef>
                          <a:fontRef idx="minor">
                            <a:schemeClr val="dk1"/>
                          </a:fontRef>
                        </wps:style>
                        <wps:txbx>
                          <w:txbxContent>
                            <w:p w14:paraId="38F0762C" w14:textId="3B9C0B1B" w:rsidR="00DE4434" w:rsidRPr="00F94A25" w:rsidRDefault="00DE4434" w:rsidP="00DE4434">
                              <w:pPr>
                                <w:ind w:left="0" w:firstLine="0"/>
                                <w:jc w:val="center"/>
                                <w:rPr>
                                  <w:i/>
                                  <w:lang w:val="en-US"/>
                                </w:rPr>
                              </w:pPr>
                              <w:r>
                                <w:rPr>
                                  <w:i/>
                                  <w:lang w:val="en-US"/>
                                </w:rPr>
                                <w:t>Confusion Matr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A5468F" id="Group 13" o:spid="_x0000_s1034" style="position:absolute;left:0;text-align:left;margin-left:113.55pt;margin-top:274.85pt;width:240.35pt;height:323.7pt;z-index:251669504;mso-width-relative:margin;mso-height-relative:margin" coordsize="21780,2251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">
                <v:rect id="Rectangle 14" o:spid="_x0000_s1035" style="position:absolute;top:2782;width:21780;height:197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" fillcolor="white [3201]" strokecolor="black [3200]" strokeweight="1pt">
                  <v:textbox>
                    <w:txbxContent>
                      <w:tbl>
                        <w:tblPr>
                          <w:tblStyle w:val="TableGrid"/>
                          <w:tblW w:w="0" w:type="auto"/>
                          <w:jc w:val="center"/>
                          <w:tblLook w:val="04A0" w:firstRow="1" w:lastRow="0" w:firstColumn="1" w:lastColumn="0" w:noHBand="0" w:noVBand="1"/>
                        </w:tblPr>
                        <w:tblGrid>
                          <w:gridCol w:w="1134"/>
                          <w:gridCol w:w="1134"/>
                          <w:gridCol w:w="1134"/>
                        </w:tblGrid>
                        <w:tr w:rsidR="007853B7" w14:paraId="23C62463" w14:textId="77777777" w:rsidTr="00161C23">
                          <w:trPr>
                            <w:cantSplit/>
                            <w:trHeight w:val="850"/>
                            <w:jc w:val="center"/>
                          </w:trPr>
                          <w:tc>
                            <w:tcPr>
                              <w:tcW w:w="1134" w:type="dxa"/>
                              <w:vMerge w:val="restart"/>
                              <w:textDirection w:val="btLr"/>
                              <w:vAlign w:val="center"/>
                            </w:tcPr>
                            <w:p w14:paraId="7AC26748" w14:textId="373B1106" w:rsidR="007853B7" w:rsidRPr="0034611C" w:rsidRDefault="007853B7" w:rsidP="0034611C">
                              <w:pPr>
                                <w:ind w:left="113" w:right="113" w:firstLine="0"/>
                                <w:jc w:val="center"/>
                                <w:rPr>
                                  <w:rFonts w:asciiTheme="minorHAnsi" w:eastAsiaTheme="minorEastAsia" w:hAnsiTheme="minorHAnsi" w:cstheme="minorBidi"/>
                                  <w:i/>
                                  <w:iCs/>
                                  <w:lang w:val="en-US"/>
                                </w:rPr>
                              </w:pPr>
                              <w:r w:rsidRPr="0034611C">
                                <w:rPr>
                                  <w:rFonts w:asciiTheme="minorHAnsi" w:eastAsiaTheme="minorEastAsia" w:hAnsiTheme="minorHAnsi" w:cstheme="minorBidi"/>
                                  <w:i/>
                                  <w:iCs/>
                                  <w:lang w:val="en-US"/>
                                </w:rPr>
                                <w:t>Predicted values</w:t>
                              </w:r>
                            </w:p>
                          </w:tc>
                          <w:tc>
                            <w:tcPr>
                              <w:tcW w:w="2268" w:type="dxa"/>
                              <w:gridSpan w:val="2"/>
                              <w:vAlign w:val="center"/>
                            </w:tcPr>
                            <w:p w14:paraId="3C299F04" w14:textId="2FB63C42" w:rsidR="007853B7" w:rsidRPr="0034611C" w:rsidRDefault="007853B7" w:rsidP="0034611C">
                              <w:pPr>
                                <w:ind w:left="0" w:firstLine="0"/>
                                <w:jc w:val="center"/>
                                <w:rPr>
                                  <w:rFonts w:asciiTheme="minorHAnsi" w:eastAsiaTheme="minorEastAsia" w:hAnsiTheme="minorHAnsi" w:cstheme="minorBidi"/>
                                  <w:i/>
                                  <w:iCs/>
                                  <w:lang w:val="en-US"/>
                                </w:rPr>
                              </w:pPr>
                              <w:r w:rsidRPr="0034611C">
                                <w:rPr>
                                  <w:rFonts w:asciiTheme="minorHAnsi" w:eastAsiaTheme="minorEastAsia" w:hAnsiTheme="minorHAnsi" w:cstheme="minorBidi"/>
                                  <w:i/>
                                  <w:iCs/>
                                  <w:lang w:val="en-US"/>
                                </w:rPr>
                                <w:t>Actual values</w:t>
                              </w:r>
                            </w:p>
                          </w:tc>
                        </w:tr>
                        <w:tr w:rsidR="0034611C" w14:paraId="5BB5BDBD" w14:textId="77777777" w:rsidTr="007853B7">
                          <w:trPr>
                            <w:trHeight w:val="850"/>
                            <w:jc w:val="center"/>
                          </w:trPr>
                          <w:tc>
                            <w:tcPr>
                              <w:tcW w:w="1134" w:type="dxa"/>
                              <w:vMerge/>
                            </w:tcPr>
                            <w:p w14:paraId="036EABD5" w14:textId="77777777" w:rsidR="0034611C" w:rsidRDefault="0034611C" w:rsidP="00DE4434">
                              <w:pPr>
                                <w:ind w:left="0" w:firstLine="0"/>
                                <w:rPr>
                                  <w:rFonts w:asciiTheme="minorHAnsi" w:eastAsiaTheme="minorEastAsia" w:hAnsiTheme="minorHAnsi" w:cstheme="minorBidi"/>
                                  <w:lang w:val="en-US"/>
                                </w:rPr>
                              </w:pPr>
                            </w:p>
                          </w:tc>
                          <w:tc>
                            <w:tcPr>
                              <w:tcW w:w="1134" w:type="dxa"/>
                              <w:shd w:val="clear" w:color="auto" w:fill="A8D08D" w:themeFill="accent6" w:themeFillTint="99"/>
                              <w:vAlign w:val="center"/>
                            </w:tcPr>
                            <w:p w14:paraId="47C2B0E4" w14:textId="2993486B" w:rsidR="0034611C" w:rsidRDefault="0034611C" w:rsidP="0034611C">
                              <w:pPr>
                                <w:ind w:left="0" w:firstLine="0"/>
                                <w:jc w:val="center"/>
                                <w:rPr>
                                  <w:rFonts w:asciiTheme="minorHAnsi" w:eastAsiaTheme="minorEastAsia" w:hAnsiTheme="minorHAnsi" w:cstheme="minorBidi"/>
                                  <w:lang w:val="en-US"/>
                                </w:rPr>
                              </w:pPr>
                              <w:r>
                                <w:rPr>
                                  <w:rFonts w:asciiTheme="minorHAnsi" w:eastAsiaTheme="minorEastAsia" w:hAnsiTheme="minorHAnsi" w:cstheme="minorBidi"/>
                                  <w:lang w:val="en-US"/>
                                </w:rPr>
                                <w:t>TP</w:t>
                              </w:r>
                            </w:p>
                          </w:tc>
                          <w:tc>
                            <w:tcPr>
                              <w:tcW w:w="1134" w:type="dxa"/>
                              <w:shd w:val="clear" w:color="auto" w:fill="FF5D4A"/>
                              <w:vAlign w:val="center"/>
                            </w:tcPr>
                            <w:p w14:paraId="1309029B" w14:textId="552C0EBD" w:rsidR="0034611C" w:rsidRDefault="0034611C" w:rsidP="0034611C">
                              <w:pPr>
                                <w:ind w:left="0" w:firstLine="0"/>
                                <w:jc w:val="center"/>
                                <w:rPr>
                                  <w:rFonts w:asciiTheme="minorHAnsi" w:eastAsiaTheme="minorEastAsia" w:hAnsiTheme="minorHAnsi" w:cstheme="minorBidi"/>
                                  <w:lang w:val="en-US"/>
                                </w:rPr>
                              </w:pPr>
                              <w:r>
                                <w:rPr>
                                  <w:rFonts w:asciiTheme="minorHAnsi" w:eastAsiaTheme="minorEastAsia" w:hAnsiTheme="minorHAnsi" w:cstheme="minorBidi"/>
                                  <w:lang w:val="en-US"/>
                                </w:rPr>
                                <w:t>FP</w:t>
                              </w:r>
                            </w:p>
                          </w:tc>
                        </w:tr>
                        <w:tr w:rsidR="0034611C" w14:paraId="61DAA7E9" w14:textId="77777777" w:rsidTr="007853B7">
                          <w:trPr>
                            <w:trHeight w:val="850"/>
                            <w:jc w:val="center"/>
                          </w:trPr>
                          <w:tc>
                            <w:tcPr>
                              <w:tcW w:w="1134" w:type="dxa"/>
                              <w:vMerge/>
                            </w:tcPr>
                            <w:p w14:paraId="663CD5CC" w14:textId="77777777" w:rsidR="0034611C" w:rsidRDefault="0034611C" w:rsidP="00DE4434">
                              <w:pPr>
                                <w:ind w:left="0" w:firstLine="0"/>
                                <w:rPr>
                                  <w:rFonts w:asciiTheme="minorHAnsi" w:eastAsiaTheme="minorEastAsia" w:hAnsiTheme="minorHAnsi" w:cstheme="minorBidi"/>
                                  <w:lang w:val="en-US"/>
                                </w:rPr>
                              </w:pPr>
                            </w:p>
                          </w:tc>
                          <w:tc>
                            <w:tcPr>
                              <w:tcW w:w="1134" w:type="dxa"/>
                              <w:shd w:val="clear" w:color="auto" w:fill="FFD966" w:themeFill="accent4" w:themeFillTint="99"/>
                              <w:vAlign w:val="center"/>
                            </w:tcPr>
                            <w:p w14:paraId="46E2E0A8" w14:textId="4C7730BA" w:rsidR="0034611C" w:rsidRDefault="0034611C" w:rsidP="0034611C">
                              <w:pPr>
                                <w:ind w:left="0" w:firstLine="0"/>
                                <w:jc w:val="center"/>
                                <w:rPr>
                                  <w:rFonts w:asciiTheme="minorHAnsi" w:eastAsiaTheme="minorEastAsia" w:hAnsiTheme="minorHAnsi" w:cstheme="minorBidi"/>
                                  <w:lang w:val="en-US"/>
                                </w:rPr>
                              </w:pPr>
                              <w:r>
                                <w:rPr>
                                  <w:rFonts w:asciiTheme="minorHAnsi" w:eastAsiaTheme="minorEastAsia" w:hAnsiTheme="minorHAnsi" w:cstheme="minorBidi"/>
                                  <w:lang w:val="en-US"/>
                                </w:rPr>
                                <w:t>FN</w:t>
                              </w:r>
                            </w:p>
                          </w:tc>
                          <w:tc>
                            <w:tcPr>
                              <w:tcW w:w="1134" w:type="dxa"/>
                              <w:vAlign w:val="center"/>
                            </w:tcPr>
                            <w:p w14:paraId="08D155F1" w14:textId="6FC8E04E" w:rsidR="0034611C" w:rsidRDefault="0034611C" w:rsidP="0034611C">
                              <w:pPr>
                                <w:ind w:left="0" w:firstLine="0"/>
                                <w:jc w:val="center"/>
                                <w:rPr>
                                  <w:rFonts w:asciiTheme="minorHAnsi" w:eastAsiaTheme="minorEastAsia" w:hAnsiTheme="minorHAnsi" w:cstheme="minorBidi"/>
                                  <w:lang w:val="en-US"/>
                                </w:rPr>
                              </w:pPr>
                              <w:r>
                                <w:rPr>
                                  <w:rFonts w:asciiTheme="minorHAnsi" w:eastAsiaTheme="minorEastAsia" w:hAnsiTheme="minorHAnsi" w:cstheme="minorBidi"/>
                                  <w:lang w:val="en-US"/>
                                </w:rPr>
                                <w:t>TN</w:t>
                              </w:r>
                            </w:p>
                          </w:tc>
                        </w:tr>
                      </w:tbl>
                      <w:p w14:paraId="2FBC406B" w14:textId="77777777" w:rsidR="007853B7" w:rsidRDefault="007853B7" w:rsidP="00DE4434">
                        <w:pPr>
                          <w:ind w:left="0" w:firstLine="0"/>
                          <w:rPr>
                            <w:rFonts w:asciiTheme="minorHAnsi" w:eastAsiaTheme="minorEastAsia" w:hAnsiTheme="minorHAnsi" w:cstheme="minorBidi"/>
                            <w:lang w:val="en-US"/>
                          </w:rPr>
                        </w:pPr>
                      </w:p>
                      <w:p w14:paraId="18420CC4" w14:textId="1C0966DF" w:rsidR="00DE4434" w:rsidRPr="00DE4434" w:rsidRDefault="00DE4434" w:rsidP="00DE4434">
                        <w:pPr>
                          <w:ind w:left="0" w:firstLine="0"/>
                          <w:rPr>
                            <w:rFonts w:eastAsiaTheme="minorEastAsia"/>
                            <w:i/>
                            <w:lang w:val="en-US"/>
                          </w:rPr>
                        </w:pPr>
                        <m:oMathPara>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74D0927E" w14:textId="6960E966" w:rsidR="00DE4434" w:rsidRPr="00DE4434" w:rsidRDefault="00DE4434" w:rsidP="00DE4434">
                        <w:pPr>
                          <w:ind w:left="0" w:firstLine="0"/>
                          <w:rPr>
                            <w:rFonts w:eastAsiaTheme="minorEastAsia"/>
                            <w:i/>
                            <w:lang w:val="en-US"/>
                          </w:rPr>
                        </w:pPr>
                        <m:oMathPara>
                          <m:oMath>
                            <m:r>
                              <w:rPr>
                                <w:rFonts w:ascii="Cambria Math" w:hAnsi="Cambria Math"/>
                                <w:lang w:val="en-US"/>
                              </w:rPr>
                              <m:t>Precision=</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14:paraId="45E6D827" w14:textId="70597A46" w:rsidR="00DE4434" w:rsidRPr="00DE4434" w:rsidRDefault="00DE4434" w:rsidP="00DE4434">
                        <w:pPr>
                          <w:ind w:left="0" w:firstLine="0"/>
                          <w:rPr>
                            <w:i/>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otal</m:t>
                                </m:r>
                              </m:den>
                            </m:f>
                          </m:oMath>
                        </m:oMathPara>
                      </w:p>
                    </w:txbxContent>
                  </v:textbox>
                </v:rect>
                <v:rect id="Rectangle 16" o:spid="_x0000_s1036" style="position:absolute;width:21780;height:2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" fillcolor="#d5e8d4" strokecolor="black [3200]" strokeweight="1pt">
                  <v:textbox>
                    <w:txbxContent>
                      <w:p w14:paraId="38F0762C" w14:textId="3B9C0B1B" w:rsidR="00DE4434" w:rsidRPr="00F94A25" w:rsidRDefault="00DE4434" w:rsidP="00DE4434">
                        <w:pPr>
                          <w:ind w:left="0" w:firstLine="0"/>
                          <w:jc w:val="center"/>
                          <w:rPr>
                            <w:i/>
                            <w:lang w:val="en-US"/>
                          </w:rPr>
                        </w:pPr>
                        <w:r>
                          <w:rPr>
                            <w:i/>
                            <w:lang w:val="en-US"/>
                          </w:rPr>
                          <w:t>Confusion Matrix</w:t>
                        </w:r>
                      </w:p>
                    </w:txbxContent>
                  </v:textbox>
                </v:rect>
                <w10:wrap type="topAndBottom"/>
              </v:group>
            </w:pict>
          </mc:Fallback>
        </mc:AlternateContent>
      </w:r>
      <w:r w:rsidR="00DE4434" w:rsidRPr="00DE4434">
        <w:t>Untuk mengetahui tingkat keberhasilan optimasi akan diukur berdasarkan nilai akurasi sebelum dan sesudah optimasi. Nilai akurasi didapatkan dengan menggunakan</w:t>
      </w:r>
      <w:r w:rsidR="00DE4434">
        <w:rPr>
          <w:lang w:val="en-US"/>
        </w:rPr>
        <w:t xml:space="preserve"> </w:t>
      </w:r>
      <w:r w:rsidR="00DE4434" w:rsidRPr="00DE4434">
        <w:rPr>
          <w:i/>
          <w:iCs/>
          <w:lang w:val="en-US"/>
        </w:rPr>
        <w:t>Confusion Matrix</w:t>
      </w:r>
      <w:r w:rsidR="00DE4434">
        <w:rPr>
          <w:lang w:val="en-US"/>
        </w:rPr>
        <w:t xml:space="preserve">. </w:t>
      </w:r>
      <w:r w:rsidR="00DE4434" w:rsidRPr="00DE4434">
        <w:t>Model matematika dari</w:t>
      </w:r>
      <w:r w:rsidR="00DE4434">
        <w:rPr>
          <w:lang w:val="en-US"/>
        </w:rPr>
        <w:t xml:space="preserve"> </w:t>
      </w:r>
      <w:r w:rsidR="00DE4434" w:rsidRPr="00DE4434">
        <w:rPr>
          <w:i/>
          <w:iCs/>
          <w:lang w:val="en-US"/>
        </w:rPr>
        <w:t>confusion matrix</w:t>
      </w:r>
      <w:r w:rsidR="00DE4434">
        <w:rPr>
          <w:lang w:val="en-US"/>
        </w:rPr>
        <w:t xml:space="preserve"> </w:t>
      </w:r>
      <w:r w:rsidR="00DE4434" w:rsidRPr="00DE4434">
        <w:t>dapat digambarkan sebagai berikut</w:t>
      </w:r>
      <w:r w:rsidR="00DE4434">
        <w:rPr>
          <w:lang w:val="en-US"/>
        </w:rPr>
        <w:t>:</w:t>
      </w:r>
    </w:p>
    <w:p w14:paraId="12D05996" w14:textId="10C9A7F6" w:rsidR="00464106" w:rsidRPr="002F19E4" w:rsidRDefault="003F598E" w:rsidP="00464106">
      <w:pPr>
        <w:pStyle w:val="Heading1"/>
        <w:numPr>
          <w:ilvl w:val="1"/>
          <w:numId w:val="1"/>
        </w:numPr>
        <w:ind w:left="993" w:hanging="567"/>
        <w:rPr>
          <w:lang w:val="id-ID"/>
        </w:rPr>
      </w:pPr>
      <w:r w:rsidRPr="002F19E4">
        <w:rPr>
          <w:lang w:val="id-ID"/>
        </w:rPr>
        <w:lastRenderedPageBreak/>
        <w:t>Luaran yang Diharapkan</w:t>
      </w:r>
    </w:p>
    <w:p w14:paraId="05413B97" w14:textId="24625475" w:rsidR="003F598E" w:rsidRPr="003F598E" w:rsidRDefault="003F598E" w:rsidP="003F598E">
      <w:pPr>
        <w:rPr>
          <w:lang w:val="en-US"/>
        </w:rPr>
      </w:pPr>
      <w:r w:rsidRPr="002F19E4">
        <w:t>Dari penelitian ini, diharapkan luaran sebagai berikut</w:t>
      </w:r>
      <w:r>
        <w:rPr>
          <w:lang w:val="en-US"/>
        </w:rPr>
        <w:t>:</w:t>
      </w:r>
    </w:p>
    <w:p w14:paraId="5E098CC8" w14:textId="799C2C1A" w:rsidR="00464106" w:rsidRPr="00BB45F6" w:rsidRDefault="00BB45F6" w:rsidP="00BB45F6">
      <w:pPr>
        <w:pStyle w:val="ListParagraph"/>
        <w:numPr>
          <w:ilvl w:val="0"/>
          <w:numId w:val="7"/>
        </w:numPr>
      </w:pPr>
      <w:r w:rsidRPr="00BB45F6">
        <w:t>Skripsi</w:t>
      </w:r>
    </w:p>
    <w:p w14:paraId="717D24B1" w14:textId="3B091039" w:rsidR="00F87E95" w:rsidRPr="00891A11" w:rsidRDefault="00BB45F6" w:rsidP="00891A11">
      <w:pPr>
        <w:pStyle w:val="ListParagraph"/>
        <w:numPr>
          <w:ilvl w:val="0"/>
          <w:numId w:val="7"/>
        </w:numPr>
      </w:pPr>
      <w:r w:rsidRPr="00BB45F6">
        <w:t>Sistem</w:t>
      </w:r>
      <w:r>
        <w:rPr>
          <w:lang w:val="en-US"/>
        </w:rPr>
        <w:t xml:space="preserve"> </w:t>
      </w:r>
      <w:r w:rsidRPr="00BB45F6">
        <w:t>klasifikasi</w:t>
      </w:r>
      <w:r>
        <w:rPr>
          <w:lang w:val="en-US"/>
        </w:rPr>
        <w:t xml:space="preserve"> </w:t>
      </w:r>
      <w:r w:rsidRPr="00BB45F6">
        <w:rPr>
          <w:i/>
          <w:iCs/>
          <w:lang w:val="en-US"/>
        </w:rPr>
        <w:t>White Spot Disease</w:t>
      </w:r>
      <w:r>
        <w:rPr>
          <w:lang w:val="en-US"/>
        </w:rPr>
        <w:t xml:space="preserve"> </w:t>
      </w:r>
      <w:r w:rsidRPr="00BB45F6">
        <w:t>pada udang</w:t>
      </w:r>
      <w:r>
        <w:rPr>
          <w:lang w:val="en-US"/>
        </w:rPr>
        <w:t xml:space="preserve"> </w:t>
      </w:r>
      <w:r w:rsidRPr="00BB45F6">
        <w:rPr>
          <w:i/>
          <w:iCs/>
          <w:lang w:val="en-US"/>
        </w:rPr>
        <w:t>Vannamei</w:t>
      </w:r>
      <w:r>
        <w:rPr>
          <w:lang w:val="en-US"/>
        </w:rPr>
        <w:t xml:space="preserve"> </w:t>
      </w:r>
      <w:r w:rsidRPr="00BB45F6">
        <w:t>menggunakan</w:t>
      </w:r>
      <w:r>
        <w:rPr>
          <w:lang w:val="en-US"/>
        </w:rPr>
        <w:t xml:space="preserve"> </w:t>
      </w:r>
      <w:r w:rsidR="00A2403F">
        <w:rPr>
          <w:lang w:val="en-US"/>
        </w:rPr>
        <w:t xml:space="preserve">algoritma </w:t>
      </w:r>
      <w:r>
        <w:rPr>
          <w:lang w:val="en-US"/>
        </w:rPr>
        <w:t>KNN</w:t>
      </w:r>
    </w:p>
    <w:p w14:paraId="7A8CB660" w14:textId="716958B6" w:rsidR="009148E2" w:rsidRPr="009148E2" w:rsidRDefault="009148E2" w:rsidP="00FC7A1A">
      <w:pPr>
        <w:pStyle w:val="Heading1"/>
        <w:rPr>
          <w:lang w:val="id-ID"/>
        </w:rPr>
      </w:pPr>
      <w:r w:rsidRPr="009148E2">
        <w:rPr>
          <w:lang w:val="id-ID"/>
        </w:rPr>
        <w:t>Jadwal Kegiatan</w:t>
      </w:r>
    </w:p>
    <w:p w14:paraId="50CBE3B9" w14:textId="0493C6F0" w:rsidR="009148E2" w:rsidRPr="00714CB1" w:rsidRDefault="004E0AB3" w:rsidP="009148E2">
      <w:r w:rsidRPr="00714CB1">
        <w:t>Rencana jadwal kegiatan disajikan pada tabel berikut ini</w:t>
      </w:r>
    </w:p>
    <w:tbl>
      <w:tblPr>
        <w:tblStyle w:val="TableGrid"/>
        <w:tblW w:w="8419" w:type="dxa"/>
        <w:tblInd w:w="425" w:type="dxa"/>
        <w:tblLook w:val="04A0" w:firstRow="1" w:lastRow="0" w:firstColumn="1" w:lastColumn="0" w:noHBand="0" w:noVBand="1"/>
      </w:tblPr>
      <w:tblGrid>
        <w:gridCol w:w="654"/>
        <w:gridCol w:w="3515"/>
        <w:gridCol w:w="850"/>
        <w:gridCol w:w="850"/>
        <w:gridCol w:w="850"/>
        <w:gridCol w:w="850"/>
        <w:gridCol w:w="850"/>
      </w:tblGrid>
      <w:tr w:rsidR="006B3C44" w14:paraId="61B96EBA" w14:textId="288402B3" w:rsidTr="006B3C44">
        <w:trPr>
          <w:trHeight w:val="289"/>
        </w:trPr>
        <w:tc>
          <w:tcPr>
            <w:tcW w:w="654" w:type="dxa"/>
            <w:vMerge w:val="restart"/>
            <w:vAlign w:val="center"/>
          </w:tcPr>
          <w:p w14:paraId="00F004FC" w14:textId="0A5086F0" w:rsidR="006B3C44" w:rsidRPr="00B670DC" w:rsidRDefault="006B3C44" w:rsidP="00714CB1">
            <w:pPr>
              <w:ind w:left="0" w:firstLine="0"/>
              <w:jc w:val="center"/>
              <w:rPr>
                <w:b/>
                <w:bCs/>
              </w:rPr>
            </w:pPr>
            <w:r w:rsidRPr="00B670DC">
              <w:rPr>
                <w:b/>
                <w:bCs/>
              </w:rPr>
              <w:t>No.</w:t>
            </w:r>
          </w:p>
        </w:tc>
        <w:tc>
          <w:tcPr>
            <w:tcW w:w="3515" w:type="dxa"/>
            <w:vMerge w:val="restart"/>
            <w:vAlign w:val="center"/>
          </w:tcPr>
          <w:p w14:paraId="12FBD645" w14:textId="31324A0B" w:rsidR="006B3C44" w:rsidRPr="00B670DC" w:rsidRDefault="006B3C44" w:rsidP="00714CB1">
            <w:pPr>
              <w:ind w:left="0" w:firstLine="0"/>
              <w:jc w:val="center"/>
              <w:rPr>
                <w:b/>
                <w:bCs/>
              </w:rPr>
            </w:pPr>
            <w:r w:rsidRPr="00B670DC">
              <w:rPr>
                <w:b/>
                <w:bCs/>
              </w:rPr>
              <w:t>Kegiatan</w:t>
            </w:r>
          </w:p>
        </w:tc>
        <w:tc>
          <w:tcPr>
            <w:tcW w:w="4250" w:type="dxa"/>
            <w:gridSpan w:val="5"/>
            <w:vAlign w:val="bottom"/>
          </w:tcPr>
          <w:p w14:paraId="545227B7" w14:textId="44A0D00C" w:rsidR="006B3C44" w:rsidRPr="00704EC1" w:rsidRDefault="006B3C44" w:rsidP="006B3C44">
            <w:pPr>
              <w:ind w:left="0" w:firstLine="0"/>
              <w:jc w:val="center"/>
              <w:rPr>
                <w:b/>
                <w:bCs/>
              </w:rPr>
            </w:pPr>
            <w:r w:rsidRPr="00704EC1">
              <w:rPr>
                <w:b/>
                <w:bCs/>
              </w:rPr>
              <w:t>Bulan</w:t>
            </w:r>
          </w:p>
        </w:tc>
      </w:tr>
      <w:tr w:rsidR="003315AF" w14:paraId="54097459" w14:textId="1A3FFDDF" w:rsidTr="00B2445E">
        <w:trPr>
          <w:trHeight w:val="289"/>
        </w:trPr>
        <w:tc>
          <w:tcPr>
            <w:tcW w:w="654" w:type="dxa"/>
            <w:vMerge/>
            <w:vAlign w:val="bottom"/>
          </w:tcPr>
          <w:p w14:paraId="21D9CBF6" w14:textId="77777777" w:rsidR="003315AF" w:rsidRPr="00B670DC" w:rsidRDefault="003315AF" w:rsidP="003315AF">
            <w:pPr>
              <w:ind w:left="0" w:firstLine="0"/>
              <w:jc w:val="left"/>
            </w:pPr>
          </w:p>
        </w:tc>
        <w:tc>
          <w:tcPr>
            <w:tcW w:w="3515" w:type="dxa"/>
            <w:vMerge/>
            <w:vAlign w:val="bottom"/>
          </w:tcPr>
          <w:p w14:paraId="3B724F8B" w14:textId="77777777" w:rsidR="003315AF" w:rsidRPr="00B670DC" w:rsidRDefault="003315AF" w:rsidP="003315AF">
            <w:pPr>
              <w:ind w:left="0" w:firstLine="0"/>
              <w:jc w:val="left"/>
            </w:pPr>
          </w:p>
        </w:tc>
        <w:tc>
          <w:tcPr>
            <w:tcW w:w="850" w:type="dxa"/>
            <w:vAlign w:val="bottom"/>
          </w:tcPr>
          <w:p w14:paraId="2B6263A9" w14:textId="68652C89" w:rsidR="003315AF" w:rsidRPr="008205C0" w:rsidRDefault="003315AF" w:rsidP="003315AF">
            <w:pPr>
              <w:ind w:left="0" w:firstLine="0"/>
              <w:jc w:val="center"/>
              <w:rPr>
                <w:b/>
                <w:bCs/>
              </w:rPr>
            </w:pPr>
            <w:r>
              <w:rPr>
                <w:b/>
                <w:bCs/>
                <w:lang w:val="en-US"/>
              </w:rPr>
              <w:t>Nov</w:t>
            </w:r>
          </w:p>
        </w:tc>
        <w:tc>
          <w:tcPr>
            <w:tcW w:w="850" w:type="dxa"/>
            <w:vAlign w:val="bottom"/>
          </w:tcPr>
          <w:p w14:paraId="78960DE7" w14:textId="6936C897" w:rsidR="003315AF" w:rsidRPr="00B670DC" w:rsidRDefault="003315AF" w:rsidP="003315AF">
            <w:pPr>
              <w:ind w:left="0" w:firstLine="0"/>
              <w:jc w:val="center"/>
              <w:rPr>
                <w:b/>
                <w:bCs/>
              </w:rPr>
            </w:pPr>
            <w:r>
              <w:rPr>
                <w:b/>
                <w:bCs/>
                <w:lang w:val="en-US"/>
              </w:rPr>
              <w:t>Des</w:t>
            </w:r>
          </w:p>
        </w:tc>
        <w:tc>
          <w:tcPr>
            <w:tcW w:w="850" w:type="dxa"/>
            <w:vAlign w:val="bottom"/>
          </w:tcPr>
          <w:p w14:paraId="2FA04A02" w14:textId="03305D0D" w:rsidR="003315AF" w:rsidRPr="008205C0" w:rsidRDefault="003315AF" w:rsidP="003315AF">
            <w:pPr>
              <w:ind w:left="0" w:firstLine="0"/>
              <w:jc w:val="center"/>
              <w:rPr>
                <w:b/>
                <w:bCs/>
                <w:lang w:val="en-US"/>
              </w:rPr>
            </w:pPr>
            <w:r>
              <w:rPr>
                <w:b/>
                <w:bCs/>
                <w:lang w:val="en-US"/>
              </w:rPr>
              <w:t>Jan</w:t>
            </w:r>
          </w:p>
        </w:tc>
        <w:tc>
          <w:tcPr>
            <w:tcW w:w="850" w:type="dxa"/>
          </w:tcPr>
          <w:p w14:paraId="33440891" w14:textId="3689F3BC" w:rsidR="003315AF" w:rsidRPr="008205C0" w:rsidRDefault="003315AF" w:rsidP="003315AF">
            <w:pPr>
              <w:ind w:left="0" w:firstLine="0"/>
              <w:jc w:val="center"/>
              <w:rPr>
                <w:b/>
                <w:bCs/>
                <w:lang w:val="en-US"/>
              </w:rPr>
            </w:pPr>
            <w:r>
              <w:rPr>
                <w:b/>
                <w:bCs/>
                <w:lang w:val="en-US"/>
              </w:rPr>
              <w:t>Feb</w:t>
            </w:r>
          </w:p>
        </w:tc>
        <w:tc>
          <w:tcPr>
            <w:tcW w:w="850" w:type="dxa"/>
          </w:tcPr>
          <w:p w14:paraId="6A1089F0" w14:textId="6C0C3C23" w:rsidR="003315AF" w:rsidRPr="008205C0" w:rsidRDefault="003315AF" w:rsidP="003315AF">
            <w:pPr>
              <w:ind w:left="0" w:firstLine="0"/>
              <w:jc w:val="center"/>
              <w:rPr>
                <w:b/>
                <w:bCs/>
                <w:lang w:val="en-US"/>
              </w:rPr>
            </w:pPr>
            <w:r>
              <w:rPr>
                <w:b/>
                <w:bCs/>
                <w:lang w:val="en-US"/>
              </w:rPr>
              <w:t>Mar</w:t>
            </w:r>
          </w:p>
        </w:tc>
      </w:tr>
      <w:tr w:rsidR="003315AF" w14:paraId="1C7A5F90" w14:textId="74EA2393" w:rsidTr="003315AF">
        <w:trPr>
          <w:trHeight w:val="222"/>
        </w:trPr>
        <w:tc>
          <w:tcPr>
            <w:tcW w:w="654" w:type="dxa"/>
            <w:vAlign w:val="bottom"/>
          </w:tcPr>
          <w:p w14:paraId="09C153BA" w14:textId="1C96D139" w:rsidR="003315AF" w:rsidRPr="00B670DC" w:rsidRDefault="003315AF" w:rsidP="003315AF">
            <w:pPr>
              <w:ind w:left="0" w:firstLine="0"/>
              <w:jc w:val="left"/>
            </w:pPr>
            <w:r w:rsidRPr="00B670DC">
              <w:t>1</w:t>
            </w:r>
          </w:p>
        </w:tc>
        <w:tc>
          <w:tcPr>
            <w:tcW w:w="3515" w:type="dxa"/>
            <w:vAlign w:val="bottom"/>
          </w:tcPr>
          <w:p w14:paraId="58B5AE6E" w14:textId="119CC62C" w:rsidR="003315AF" w:rsidRPr="00B670DC" w:rsidRDefault="003315AF" w:rsidP="003315AF">
            <w:pPr>
              <w:ind w:left="0" w:firstLine="0"/>
              <w:jc w:val="left"/>
            </w:pPr>
            <w:r w:rsidRPr="00B670DC">
              <w:t>Studi Literatur</w:t>
            </w:r>
          </w:p>
        </w:tc>
        <w:tc>
          <w:tcPr>
            <w:tcW w:w="850" w:type="dxa"/>
            <w:shd w:val="clear" w:color="auto" w:fill="595959" w:themeFill="text1" w:themeFillTint="A6"/>
            <w:vAlign w:val="bottom"/>
          </w:tcPr>
          <w:p w14:paraId="4CF1A414" w14:textId="77777777" w:rsidR="003315AF" w:rsidRPr="00B670DC" w:rsidRDefault="003315AF" w:rsidP="003315AF">
            <w:pPr>
              <w:ind w:left="0" w:firstLine="0"/>
              <w:jc w:val="left"/>
            </w:pPr>
          </w:p>
        </w:tc>
        <w:tc>
          <w:tcPr>
            <w:tcW w:w="850" w:type="dxa"/>
            <w:vAlign w:val="bottom"/>
          </w:tcPr>
          <w:p w14:paraId="6D305F3E" w14:textId="77777777" w:rsidR="003315AF" w:rsidRPr="00B670DC" w:rsidRDefault="003315AF" w:rsidP="003315AF">
            <w:pPr>
              <w:ind w:left="0" w:firstLine="0"/>
              <w:jc w:val="left"/>
            </w:pPr>
          </w:p>
        </w:tc>
        <w:tc>
          <w:tcPr>
            <w:tcW w:w="850" w:type="dxa"/>
            <w:vAlign w:val="bottom"/>
          </w:tcPr>
          <w:p w14:paraId="73C2AE67" w14:textId="77777777" w:rsidR="003315AF" w:rsidRPr="00B670DC" w:rsidRDefault="003315AF" w:rsidP="003315AF">
            <w:pPr>
              <w:ind w:left="0" w:firstLine="0"/>
              <w:jc w:val="left"/>
            </w:pPr>
          </w:p>
        </w:tc>
        <w:tc>
          <w:tcPr>
            <w:tcW w:w="850" w:type="dxa"/>
            <w:vAlign w:val="bottom"/>
          </w:tcPr>
          <w:p w14:paraId="0EA9A061" w14:textId="77777777" w:rsidR="003315AF" w:rsidRPr="00B670DC" w:rsidRDefault="003315AF" w:rsidP="003315AF">
            <w:pPr>
              <w:ind w:left="0" w:firstLine="0"/>
              <w:jc w:val="left"/>
            </w:pPr>
          </w:p>
        </w:tc>
        <w:tc>
          <w:tcPr>
            <w:tcW w:w="850" w:type="dxa"/>
          </w:tcPr>
          <w:p w14:paraId="719F31CB" w14:textId="77777777" w:rsidR="003315AF" w:rsidRPr="00B670DC" w:rsidRDefault="003315AF" w:rsidP="003315AF">
            <w:pPr>
              <w:ind w:left="0" w:firstLine="0"/>
              <w:jc w:val="left"/>
            </w:pPr>
          </w:p>
        </w:tc>
      </w:tr>
      <w:tr w:rsidR="003315AF" w14:paraId="3D1D138C" w14:textId="6AFC3B70" w:rsidTr="003315AF">
        <w:trPr>
          <w:trHeight w:val="222"/>
        </w:trPr>
        <w:tc>
          <w:tcPr>
            <w:tcW w:w="654" w:type="dxa"/>
            <w:vAlign w:val="bottom"/>
          </w:tcPr>
          <w:p w14:paraId="468EE536" w14:textId="7CAE3C7B" w:rsidR="003315AF" w:rsidRPr="00B670DC" w:rsidRDefault="003315AF" w:rsidP="003315AF">
            <w:pPr>
              <w:ind w:left="0" w:firstLine="0"/>
              <w:jc w:val="left"/>
              <w:rPr>
                <w:lang w:val="en-US"/>
              </w:rPr>
            </w:pPr>
            <w:r>
              <w:rPr>
                <w:lang w:val="en-US"/>
              </w:rPr>
              <w:t>2</w:t>
            </w:r>
          </w:p>
        </w:tc>
        <w:tc>
          <w:tcPr>
            <w:tcW w:w="3515" w:type="dxa"/>
            <w:vAlign w:val="bottom"/>
          </w:tcPr>
          <w:p w14:paraId="72FC13EB" w14:textId="41000E23" w:rsidR="003315AF" w:rsidRPr="003315AF" w:rsidRDefault="003315AF" w:rsidP="003315AF">
            <w:pPr>
              <w:ind w:left="0" w:firstLine="0"/>
              <w:jc w:val="left"/>
            </w:pPr>
            <w:r w:rsidRPr="003315AF">
              <w:t>Penentuan Populasi dan Sampel</w:t>
            </w:r>
          </w:p>
        </w:tc>
        <w:tc>
          <w:tcPr>
            <w:tcW w:w="850" w:type="dxa"/>
            <w:shd w:val="clear" w:color="auto" w:fill="595959" w:themeFill="text1" w:themeFillTint="A6"/>
            <w:vAlign w:val="bottom"/>
          </w:tcPr>
          <w:p w14:paraId="4B950D44" w14:textId="77777777" w:rsidR="003315AF" w:rsidRPr="00B670DC" w:rsidRDefault="003315AF" w:rsidP="003315AF">
            <w:pPr>
              <w:ind w:left="0" w:firstLine="0"/>
              <w:jc w:val="left"/>
            </w:pPr>
          </w:p>
        </w:tc>
        <w:tc>
          <w:tcPr>
            <w:tcW w:w="850" w:type="dxa"/>
            <w:shd w:val="clear" w:color="auto" w:fill="595959" w:themeFill="text1" w:themeFillTint="A6"/>
            <w:vAlign w:val="bottom"/>
          </w:tcPr>
          <w:p w14:paraId="302ABCF3" w14:textId="77777777" w:rsidR="003315AF" w:rsidRPr="00B670DC" w:rsidRDefault="003315AF" w:rsidP="003315AF">
            <w:pPr>
              <w:ind w:left="0" w:firstLine="0"/>
              <w:jc w:val="left"/>
            </w:pPr>
          </w:p>
        </w:tc>
        <w:tc>
          <w:tcPr>
            <w:tcW w:w="850" w:type="dxa"/>
            <w:vAlign w:val="bottom"/>
          </w:tcPr>
          <w:p w14:paraId="729F888C" w14:textId="77777777" w:rsidR="003315AF" w:rsidRPr="00B670DC" w:rsidRDefault="003315AF" w:rsidP="003315AF">
            <w:pPr>
              <w:ind w:left="0" w:firstLine="0"/>
              <w:jc w:val="left"/>
            </w:pPr>
          </w:p>
        </w:tc>
        <w:tc>
          <w:tcPr>
            <w:tcW w:w="850" w:type="dxa"/>
            <w:vAlign w:val="bottom"/>
          </w:tcPr>
          <w:p w14:paraId="6D464DA1" w14:textId="77777777" w:rsidR="003315AF" w:rsidRPr="00B670DC" w:rsidRDefault="003315AF" w:rsidP="003315AF">
            <w:pPr>
              <w:ind w:left="0" w:firstLine="0"/>
              <w:jc w:val="left"/>
            </w:pPr>
          </w:p>
        </w:tc>
        <w:tc>
          <w:tcPr>
            <w:tcW w:w="850" w:type="dxa"/>
          </w:tcPr>
          <w:p w14:paraId="36996452" w14:textId="77777777" w:rsidR="003315AF" w:rsidRPr="00B670DC" w:rsidRDefault="003315AF" w:rsidP="003315AF">
            <w:pPr>
              <w:ind w:left="0" w:firstLine="0"/>
              <w:jc w:val="left"/>
            </w:pPr>
          </w:p>
        </w:tc>
      </w:tr>
      <w:tr w:rsidR="003315AF" w14:paraId="64A80363" w14:textId="1AAC35C9" w:rsidTr="003315AF">
        <w:trPr>
          <w:trHeight w:val="222"/>
        </w:trPr>
        <w:tc>
          <w:tcPr>
            <w:tcW w:w="654" w:type="dxa"/>
            <w:vAlign w:val="bottom"/>
          </w:tcPr>
          <w:p w14:paraId="79D04462" w14:textId="43533D82" w:rsidR="003315AF" w:rsidRPr="00B670DC" w:rsidRDefault="003315AF" w:rsidP="003315AF">
            <w:pPr>
              <w:ind w:left="0" w:firstLine="0"/>
              <w:jc w:val="left"/>
              <w:rPr>
                <w:lang w:val="en-US"/>
              </w:rPr>
            </w:pPr>
            <w:r>
              <w:rPr>
                <w:lang w:val="en-US"/>
              </w:rPr>
              <w:t>3</w:t>
            </w:r>
          </w:p>
        </w:tc>
        <w:tc>
          <w:tcPr>
            <w:tcW w:w="3515" w:type="dxa"/>
            <w:vAlign w:val="bottom"/>
          </w:tcPr>
          <w:p w14:paraId="45DC563E" w14:textId="658038C8" w:rsidR="003315AF" w:rsidRPr="003315AF" w:rsidRDefault="003315AF" w:rsidP="003315AF">
            <w:pPr>
              <w:ind w:left="0" w:firstLine="0"/>
              <w:jc w:val="left"/>
            </w:pPr>
            <w:r w:rsidRPr="003315AF">
              <w:t>Penentuan Jenis dan Sumber Data</w:t>
            </w:r>
          </w:p>
        </w:tc>
        <w:tc>
          <w:tcPr>
            <w:tcW w:w="850" w:type="dxa"/>
            <w:vAlign w:val="bottom"/>
          </w:tcPr>
          <w:p w14:paraId="30E55F11" w14:textId="77777777" w:rsidR="003315AF" w:rsidRPr="00B670DC" w:rsidRDefault="003315AF" w:rsidP="003315AF">
            <w:pPr>
              <w:ind w:left="0" w:firstLine="0"/>
              <w:jc w:val="left"/>
            </w:pPr>
          </w:p>
        </w:tc>
        <w:tc>
          <w:tcPr>
            <w:tcW w:w="850" w:type="dxa"/>
            <w:shd w:val="clear" w:color="auto" w:fill="595959" w:themeFill="text1" w:themeFillTint="A6"/>
            <w:vAlign w:val="bottom"/>
          </w:tcPr>
          <w:p w14:paraId="6A7CE125" w14:textId="77777777" w:rsidR="003315AF" w:rsidRPr="00B670DC" w:rsidRDefault="003315AF" w:rsidP="003315AF">
            <w:pPr>
              <w:ind w:left="0" w:firstLine="0"/>
              <w:jc w:val="left"/>
            </w:pPr>
          </w:p>
        </w:tc>
        <w:tc>
          <w:tcPr>
            <w:tcW w:w="850" w:type="dxa"/>
            <w:shd w:val="clear" w:color="auto" w:fill="auto"/>
            <w:vAlign w:val="bottom"/>
          </w:tcPr>
          <w:p w14:paraId="53D63DB4" w14:textId="77777777" w:rsidR="003315AF" w:rsidRPr="00B670DC" w:rsidRDefault="003315AF" w:rsidP="003315AF">
            <w:pPr>
              <w:ind w:left="0" w:firstLine="0"/>
              <w:jc w:val="left"/>
            </w:pPr>
          </w:p>
        </w:tc>
        <w:tc>
          <w:tcPr>
            <w:tcW w:w="850" w:type="dxa"/>
            <w:vAlign w:val="bottom"/>
          </w:tcPr>
          <w:p w14:paraId="5D0A067E" w14:textId="77777777" w:rsidR="003315AF" w:rsidRPr="00B670DC" w:rsidRDefault="003315AF" w:rsidP="003315AF">
            <w:pPr>
              <w:ind w:left="0" w:firstLine="0"/>
              <w:jc w:val="left"/>
            </w:pPr>
          </w:p>
        </w:tc>
        <w:tc>
          <w:tcPr>
            <w:tcW w:w="850" w:type="dxa"/>
          </w:tcPr>
          <w:p w14:paraId="660A37B0" w14:textId="77777777" w:rsidR="003315AF" w:rsidRPr="00B670DC" w:rsidRDefault="003315AF" w:rsidP="003315AF">
            <w:pPr>
              <w:ind w:left="0" w:firstLine="0"/>
              <w:jc w:val="left"/>
            </w:pPr>
          </w:p>
        </w:tc>
      </w:tr>
      <w:tr w:rsidR="003315AF" w14:paraId="2FB05663" w14:textId="76614796" w:rsidTr="003315AF">
        <w:trPr>
          <w:trHeight w:val="222"/>
        </w:trPr>
        <w:tc>
          <w:tcPr>
            <w:tcW w:w="654" w:type="dxa"/>
            <w:vAlign w:val="bottom"/>
          </w:tcPr>
          <w:p w14:paraId="1DB0E53E" w14:textId="6B6B83C2" w:rsidR="003315AF" w:rsidRPr="00B670DC" w:rsidRDefault="003315AF" w:rsidP="003315AF">
            <w:pPr>
              <w:ind w:left="0" w:firstLine="0"/>
              <w:jc w:val="left"/>
              <w:rPr>
                <w:lang w:val="en-US"/>
              </w:rPr>
            </w:pPr>
            <w:r>
              <w:rPr>
                <w:lang w:val="en-US"/>
              </w:rPr>
              <w:t>4</w:t>
            </w:r>
          </w:p>
        </w:tc>
        <w:tc>
          <w:tcPr>
            <w:tcW w:w="3515" w:type="dxa"/>
            <w:vAlign w:val="bottom"/>
          </w:tcPr>
          <w:p w14:paraId="26572B68" w14:textId="2BA0C7DE" w:rsidR="003315AF" w:rsidRPr="003315AF" w:rsidRDefault="003315AF" w:rsidP="003315AF">
            <w:pPr>
              <w:ind w:left="0" w:firstLine="0"/>
              <w:jc w:val="left"/>
            </w:pPr>
            <w:r w:rsidRPr="003315AF">
              <w:t>Penentuan Variabel dan Skala Pengukuran Klasifikasi</w:t>
            </w:r>
          </w:p>
        </w:tc>
        <w:tc>
          <w:tcPr>
            <w:tcW w:w="850" w:type="dxa"/>
            <w:vAlign w:val="bottom"/>
          </w:tcPr>
          <w:p w14:paraId="7928EAE0" w14:textId="77777777" w:rsidR="003315AF" w:rsidRPr="00B670DC" w:rsidRDefault="003315AF" w:rsidP="003315AF">
            <w:pPr>
              <w:ind w:left="0" w:firstLine="0"/>
              <w:jc w:val="left"/>
            </w:pPr>
          </w:p>
        </w:tc>
        <w:tc>
          <w:tcPr>
            <w:tcW w:w="850" w:type="dxa"/>
            <w:shd w:val="clear" w:color="auto" w:fill="595959" w:themeFill="text1" w:themeFillTint="A6"/>
            <w:vAlign w:val="bottom"/>
          </w:tcPr>
          <w:p w14:paraId="31C79920" w14:textId="77777777" w:rsidR="003315AF" w:rsidRPr="00B670DC" w:rsidRDefault="003315AF" w:rsidP="003315AF">
            <w:pPr>
              <w:ind w:left="0" w:firstLine="0"/>
              <w:jc w:val="left"/>
            </w:pPr>
          </w:p>
        </w:tc>
        <w:tc>
          <w:tcPr>
            <w:tcW w:w="850" w:type="dxa"/>
            <w:shd w:val="clear" w:color="auto" w:fill="auto"/>
            <w:vAlign w:val="bottom"/>
          </w:tcPr>
          <w:p w14:paraId="514A1CF1" w14:textId="77777777" w:rsidR="003315AF" w:rsidRPr="00B670DC" w:rsidRDefault="003315AF" w:rsidP="003315AF">
            <w:pPr>
              <w:ind w:left="0" w:firstLine="0"/>
              <w:jc w:val="left"/>
            </w:pPr>
          </w:p>
        </w:tc>
        <w:tc>
          <w:tcPr>
            <w:tcW w:w="850" w:type="dxa"/>
            <w:vAlign w:val="bottom"/>
          </w:tcPr>
          <w:p w14:paraId="23452BDC" w14:textId="77777777" w:rsidR="003315AF" w:rsidRPr="00B670DC" w:rsidRDefault="003315AF" w:rsidP="003315AF">
            <w:pPr>
              <w:ind w:left="0" w:firstLine="0"/>
              <w:jc w:val="left"/>
            </w:pPr>
          </w:p>
        </w:tc>
        <w:tc>
          <w:tcPr>
            <w:tcW w:w="850" w:type="dxa"/>
          </w:tcPr>
          <w:p w14:paraId="02180791" w14:textId="77777777" w:rsidR="003315AF" w:rsidRPr="00B670DC" w:rsidRDefault="003315AF" w:rsidP="003315AF">
            <w:pPr>
              <w:ind w:left="0" w:firstLine="0"/>
              <w:jc w:val="left"/>
            </w:pPr>
          </w:p>
        </w:tc>
      </w:tr>
      <w:tr w:rsidR="003315AF" w14:paraId="1D27D579" w14:textId="782EEC9E" w:rsidTr="003315AF">
        <w:trPr>
          <w:trHeight w:val="222"/>
        </w:trPr>
        <w:tc>
          <w:tcPr>
            <w:tcW w:w="654" w:type="dxa"/>
            <w:vAlign w:val="bottom"/>
          </w:tcPr>
          <w:p w14:paraId="1AEEE809" w14:textId="16AA9A06" w:rsidR="003315AF" w:rsidRPr="00B670DC" w:rsidRDefault="003315AF" w:rsidP="003315AF">
            <w:pPr>
              <w:ind w:left="0" w:firstLine="0"/>
              <w:jc w:val="left"/>
              <w:rPr>
                <w:lang w:val="en-US"/>
              </w:rPr>
            </w:pPr>
            <w:r>
              <w:rPr>
                <w:lang w:val="en-US"/>
              </w:rPr>
              <w:t>5</w:t>
            </w:r>
          </w:p>
        </w:tc>
        <w:tc>
          <w:tcPr>
            <w:tcW w:w="3515" w:type="dxa"/>
            <w:vAlign w:val="bottom"/>
          </w:tcPr>
          <w:p w14:paraId="5A487377" w14:textId="06DF0B52" w:rsidR="003315AF" w:rsidRPr="003315AF" w:rsidRDefault="003315AF" w:rsidP="003315AF">
            <w:pPr>
              <w:ind w:left="0" w:firstLine="0"/>
              <w:jc w:val="left"/>
            </w:pPr>
            <w:r w:rsidRPr="003315AF">
              <w:t>Perancangan Model Klasifikasi dan Optimasi</w:t>
            </w:r>
          </w:p>
        </w:tc>
        <w:tc>
          <w:tcPr>
            <w:tcW w:w="850" w:type="dxa"/>
            <w:vAlign w:val="bottom"/>
          </w:tcPr>
          <w:p w14:paraId="28828009" w14:textId="77777777" w:rsidR="003315AF" w:rsidRPr="00B670DC" w:rsidRDefault="003315AF" w:rsidP="003315AF">
            <w:pPr>
              <w:ind w:left="0" w:firstLine="0"/>
              <w:jc w:val="left"/>
            </w:pPr>
          </w:p>
        </w:tc>
        <w:tc>
          <w:tcPr>
            <w:tcW w:w="850" w:type="dxa"/>
            <w:shd w:val="clear" w:color="auto" w:fill="595959" w:themeFill="text1" w:themeFillTint="A6"/>
            <w:vAlign w:val="bottom"/>
          </w:tcPr>
          <w:p w14:paraId="3176B103" w14:textId="77777777" w:rsidR="003315AF" w:rsidRPr="00B670DC" w:rsidRDefault="003315AF" w:rsidP="003315AF">
            <w:pPr>
              <w:ind w:left="0" w:firstLine="0"/>
              <w:jc w:val="left"/>
            </w:pPr>
          </w:p>
        </w:tc>
        <w:tc>
          <w:tcPr>
            <w:tcW w:w="850" w:type="dxa"/>
            <w:shd w:val="clear" w:color="auto" w:fill="595959" w:themeFill="text1" w:themeFillTint="A6"/>
            <w:vAlign w:val="bottom"/>
          </w:tcPr>
          <w:p w14:paraId="31718E77" w14:textId="77777777" w:rsidR="003315AF" w:rsidRPr="00B670DC" w:rsidRDefault="003315AF" w:rsidP="003315AF">
            <w:pPr>
              <w:ind w:left="0" w:firstLine="0"/>
              <w:jc w:val="left"/>
            </w:pPr>
          </w:p>
        </w:tc>
        <w:tc>
          <w:tcPr>
            <w:tcW w:w="850" w:type="dxa"/>
            <w:shd w:val="clear" w:color="auto" w:fill="auto"/>
            <w:vAlign w:val="bottom"/>
          </w:tcPr>
          <w:p w14:paraId="6C7344EB" w14:textId="77777777" w:rsidR="003315AF" w:rsidRPr="00B670DC" w:rsidRDefault="003315AF" w:rsidP="003315AF">
            <w:pPr>
              <w:ind w:left="0" w:firstLine="0"/>
              <w:jc w:val="left"/>
            </w:pPr>
          </w:p>
        </w:tc>
        <w:tc>
          <w:tcPr>
            <w:tcW w:w="850" w:type="dxa"/>
          </w:tcPr>
          <w:p w14:paraId="2B05C078" w14:textId="77777777" w:rsidR="003315AF" w:rsidRPr="00B670DC" w:rsidRDefault="003315AF" w:rsidP="003315AF">
            <w:pPr>
              <w:ind w:left="0" w:firstLine="0"/>
              <w:jc w:val="left"/>
            </w:pPr>
          </w:p>
        </w:tc>
      </w:tr>
      <w:tr w:rsidR="003315AF" w14:paraId="00E8371A" w14:textId="77777777" w:rsidTr="003315AF">
        <w:trPr>
          <w:trHeight w:val="222"/>
        </w:trPr>
        <w:tc>
          <w:tcPr>
            <w:tcW w:w="654" w:type="dxa"/>
            <w:vAlign w:val="bottom"/>
          </w:tcPr>
          <w:p w14:paraId="595B74D9" w14:textId="77777777" w:rsidR="003315AF" w:rsidRDefault="003315AF" w:rsidP="003315AF">
            <w:pPr>
              <w:ind w:left="0" w:firstLine="0"/>
              <w:jc w:val="left"/>
              <w:rPr>
                <w:lang w:val="en-US"/>
              </w:rPr>
            </w:pPr>
          </w:p>
        </w:tc>
        <w:tc>
          <w:tcPr>
            <w:tcW w:w="3515" w:type="dxa"/>
            <w:vAlign w:val="bottom"/>
          </w:tcPr>
          <w:p w14:paraId="249E904F" w14:textId="4CEB3C59" w:rsidR="003315AF" w:rsidRPr="003315AF" w:rsidRDefault="003315AF" w:rsidP="003315AF">
            <w:pPr>
              <w:ind w:left="0" w:firstLine="0"/>
              <w:jc w:val="left"/>
            </w:pPr>
            <w:r w:rsidRPr="003315AF">
              <w:t>Implementasi Model Klasifikasi dan Optimasi</w:t>
            </w:r>
          </w:p>
        </w:tc>
        <w:tc>
          <w:tcPr>
            <w:tcW w:w="850" w:type="dxa"/>
            <w:vAlign w:val="bottom"/>
          </w:tcPr>
          <w:p w14:paraId="7212FA9E" w14:textId="77777777" w:rsidR="003315AF" w:rsidRPr="00B670DC" w:rsidRDefault="003315AF" w:rsidP="003315AF">
            <w:pPr>
              <w:ind w:left="0" w:firstLine="0"/>
              <w:jc w:val="left"/>
            </w:pPr>
          </w:p>
        </w:tc>
        <w:tc>
          <w:tcPr>
            <w:tcW w:w="850" w:type="dxa"/>
            <w:shd w:val="clear" w:color="auto" w:fill="auto"/>
            <w:vAlign w:val="bottom"/>
          </w:tcPr>
          <w:p w14:paraId="5D256A05" w14:textId="77777777" w:rsidR="003315AF" w:rsidRPr="00B670DC" w:rsidRDefault="003315AF" w:rsidP="003315AF">
            <w:pPr>
              <w:ind w:left="0" w:firstLine="0"/>
              <w:jc w:val="left"/>
            </w:pPr>
          </w:p>
        </w:tc>
        <w:tc>
          <w:tcPr>
            <w:tcW w:w="850" w:type="dxa"/>
            <w:shd w:val="clear" w:color="auto" w:fill="595959" w:themeFill="text1" w:themeFillTint="A6"/>
            <w:vAlign w:val="bottom"/>
          </w:tcPr>
          <w:p w14:paraId="7F612DEF" w14:textId="77777777" w:rsidR="003315AF" w:rsidRPr="00B670DC" w:rsidRDefault="003315AF" w:rsidP="003315AF">
            <w:pPr>
              <w:ind w:left="0" w:firstLine="0"/>
              <w:jc w:val="left"/>
            </w:pPr>
          </w:p>
        </w:tc>
        <w:tc>
          <w:tcPr>
            <w:tcW w:w="850" w:type="dxa"/>
            <w:shd w:val="clear" w:color="auto" w:fill="595959" w:themeFill="text1" w:themeFillTint="A6"/>
            <w:vAlign w:val="bottom"/>
          </w:tcPr>
          <w:p w14:paraId="4E2C2E26" w14:textId="77777777" w:rsidR="003315AF" w:rsidRPr="00B670DC" w:rsidRDefault="003315AF" w:rsidP="003315AF">
            <w:pPr>
              <w:ind w:left="0" w:firstLine="0"/>
              <w:jc w:val="left"/>
            </w:pPr>
          </w:p>
        </w:tc>
        <w:tc>
          <w:tcPr>
            <w:tcW w:w="850" w:type="dxa"/>
          </w:tcPr>
          <w:p w14:paraId="0FF33941" w14:textId="77777777" w:rsidR="003315AF" w:rsidRPr="00B670DC" w:rsidRDefault="003315AF" w:rsidP="003315AF">
            <w:pPr>
              <w:ind w:left="0" w:firstLine="0"/>
              <w:jc w:val="left"/>
            </w:pPr>
          </w:p>
        </w:tc>
      </w:tr>
      <w:tr w:rsidR="003315AF" w14:paraId="255EEE4E" w14:textId="77777777" w:rsidTr="003315AF">
        <w:trPr>
          <w:trHeight w:val="222"/>
        </w:trPr>
        <w:tc>
          <w:tcPr>
            <w:tcW w:w="654" w:type="dxa"/>
            <w:vAlign w:val="bottom"/>
          </w:tcPr>
          <w:p w14:paraId="426A61FD" w14:textId="77777777" w:rsidR="003315AF" w:rsidRDefault="003315AF" w:rsidP="003315AF">
            <w:pPr>
              <w:ind w:left="0" w:firstLine="0"/>
              <w:jc w:val="left"/>
              <w:rPr>
                <w:lang w:val="en-US"/>
              </w:rPr>
            </w:pPr>
          </w:p>
        </w:tc>
        <w:tc>
          <w:tcPr>
            <w:tcW w:w="3515" w:type="dxa"/>
            <w:vAlign w:val="bottom"/>
          </w:tcPr>
          <w:p w14:paraId="063E0A1E" w14:textId="76901A3E" w:rsidR="003315AF" w:rsidRPr="003315AF" w:rsidRDefault="003315AF" w:rsidP="003315AF">
            <w:pPr>
              <w:ind w:left="0" w:firstLine="0"/>
              <w:jc w:val="left"/>
            </w:pPr>
            <w:r w:rsidRPr="003315AF">
              <w:t>Pengujian Model Klasifikasi dan Hasil Optimasi</w:t>
            </w:r>
          </w:p>
        </w:tc>
        <w:tc>
          <w:tcPr>
            <w:tcW w:w="850" w:type="dxa"/>
            <w:vAlign w:val="bottom"/>
          </w:tcPr>
          <w:p w14:paraId="1516E742" w14:textId="77777777" w:rsidR="003315AF" w:rsidRPr="00B670DC" w:rsidRDefault="003315AF" w:rsidP="003315AF">
            <w:pPr>
              <w:ind w:left="0" w:firstLine="0"/>
              <w:jc w:val="left"/>
            </w:pPr>
          </w:p>
        </w:tc>
        <w:tc>
          <w:tcPr>
            <w:tcW w:w="850" w:type="dxa"/>
            <w:vAlign w:val="bottom"/>
          </w:tcPr>
          <w:p w14:paraId="2AB297F5" w14:textId="77777777" w:rsidR="003315AF" w:rsidRPr="00B670DC" w:rsidRDefault="003315AF" w:rsidP="003315AF">
            <w:pPr>
              <w:ind w:left="0" w:firstLine="0"/>
              <w:jc w:val="left"/>
            </w:pPr>
          </w:p>
        </w:tc>
        <w:tc>
          <w:tcPr>
            <w:tcW w:w="850" w:type="dxa"/>
            <w:shd w:val="clear" w:color="auto" w:fill="595959" w:themeFill="text1" w:themeFillTint="A6"/>
            <w:vAlign w:val="bottom"/>
          </w:tcPr>
          <w:p w14:paraId="207C68B3" w14:textId="77777777" w:rsidR="003315AF" w:rsidRPr="00B670DC" w:rsidRDefault="003315AF" w:rsidP="003315AF">
            <w:pPr>
              <w:ind w:left="0" w:firstLine="0"/>
              <w:jc w:val="left"/>
            </w:pPr>
          </w:p>
        </w:tc>
        <w:tc>
          <w:tcPr>
            <w:tcW w:w="850" w:type="dxa"/>
            <w:shd w:val="clear" w:color="auto" w:fill="595959" w:themeFill="text1" w:themeFillTint="A6"/>
            <w:vAlign w:val="bottom"/>
          </w:tcPr>
          <w:p w14:paraId="5FC95492" w14:textId="77777777" w:rsidR="003315AF" w:rsidRPr="00B670DC" w:rsidRDefault="003315AF" w:rsidP="003315AF">
            <w:pPr>
              <w:ind w:left="0" w:firstLine="0"/>
              <w:jc w:val="left"/>
            </w:pPr>
          </w:p>
        </w:tc>
        <w:tc>
          <w:tcPr>
            <w:tcW w:w="850" w:type="dxa"/>
            <w:shd w:val="clear" w:color="auto" w:fill="595959" w:themeFill="text1" w:themeFillTint="A6"/>
          </w:tcPr>
          <w:p w14:paraId="49BE520F" w14:textId="77777777" w:rsidR="003315AF" w:rsidRPr="00B670DC" w:rsidRDefault="003315AF" w:rsidP="003315AF">
            <w:pPr>
              <w:ind w:left="0" w:firstLine="0"/>
              <w:jc w:val="left"/>
            </w:pPr>
          </w:p>
        </w:tc>
      </w:tr>
    </w:tbl>
    <w:p w14:paraId="3443A9E6" w14:textId="77777777" w:rsidR="004E0AB3" w:rsidRPr="009148E2" w:rsidRDefault="004E0AB3" w:rsidP="009148E2">
      <w:pPr>
        <w:rPr>
          <w:lang w:val="en-US"/>
        </w:rPr>
      </w:pPr>
    </w:p>
    <w:p w14:paraId="777B8D22" w14:textId="1684AA7A" w:rsidR="00900E94" w:rsidRDefault="009148E2" w:rsidP="00FC7A1A">
      <w:pPr>
        <w:pStyle w:val="Heading1"/>
      </w:pPr>
      <w:r>
        <w:t>D</w:t>
      </w:r>
      <w:r w:rsidR="00900E94" w:rsidRPr="00FA052A">
        <w:t>aftar Pustaka</w:t>
      </w:r>
    </w:p>
    <w:p w14:paraId="3824CE28" w14:textId="01C205B5" w:rsidR="00E000F4" w:rsidRPr="00E000F4" w:rsidRDefault="00702161" w:rsidP="00E000F4">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E000F4" w:rsidRPr="00E000F4">
        <w:rPr>
          <w:noProof/>
        </w:rPr>
        <w:t xml:space="preserve">Hasan, N. A., Haque, M. M., Hinchliffe, S. J., &amp; Guilder, J. (2020). A sequential assessment of WSD risk factors of shrimp farming in Bangladesh: Looking for a sustainable farming system. </w:t>
      </w:r>
      <w:r w:rsidR="00E000F4" w:rsidRPr="00E000F4">
        <w:rPr>
          <w:i/>
          <w:iCs/>
          <w:noProof/>
        </w:rPr>
        <w:t>Aquaculture</w:t>
      </w:r>
      <w:r w:rsidR="00E000F4" w:rsidRPr="00E000F4">
        <w:rPr>
          <w:noProof/>
        </w:rPr>
        <w:t xml:space="preserve">, </w:t>
      </w:r>
      <w:r w:rsidR="00E000F4" w:rsidRPr="00E000F4">
        <w:rPr>
          <w:i/>
          <w:iCs/>
          <w:noProof/>
        </w:rPr>
        <w:t>526</w:t>
      </w:r>
      <w:r w:rsidR="00E000F4" w:rsidRPr="00E000F4">
        <w:rPr>
          <w:noProof/>
        </w:rPr>
        <w:t>, 735348. https://doi.org/10.1016/j.aquaculture.2020.735348</w:t>
      </w:r>
    </w:p>
    <w:p w14:paraId="7705AEAB" w14:textId="77777777" w:rsidR="00E000F4" w:rsidRPr="00E000F4" w:rsidRDefault="00E000F4" w:rsidP="00E000F4">
      <w:pPr>
        <w:widowControl w:val="0"/>
        <w:autoSpaceDE w:val="0"/>
        <w:autoSpaceDN w:val="0"/>
        <w:adjustRightInd w:val="0"/>
        <w:ind w:left="480" w:hanging="480"/>
        <w:rPr>
          <w:noProof/>
        </w:rPr>
      </w:pPr>
      <w:r w:rsidRPr="00E000F4">
        <w:rPr>
          <w:noProof/>
        </w:rPr>
        <w:t xml:space="preserve">Larose, D. T. (2005). Discovering Knowledge in Data: An Introduction to Data Mining. In </w:t>
      </w:r>
      <w:r w:rsidRPr="00E000F4">
        <w:rPr>
          <w:i/>
          <w:iCs/>
          <w:noProof/>
        </w:rPr>
        <w:lastRenderedPageBreak/>
        <w:t>Discovering Knowledge in Data: An Introduction to Data Mining</w:t>
      </w:r>
      <w:r w:rsidRPr="00E000F4">
        <w:rPr>
          <w:noProof/>
        </w:rPr>
        <w:t>. Wiley. https://doi.org/10.1002/0471687545</w:t>
      </w:r>
    </w:p>
    <w:p w14:paraId="300AC3AB" w14:textId="77777777" w:rsidR="00E000F4" w:rsidRPr="00E000F4" w:rsidRDefault="00E000F4" w:rsidP="00E000F4">
      <w:pPr>
        <w:widowControl w:val="0"/>
        <w:autoSpaceDE w:val="0"/>
        <w:autoSpaceDN w:val="0"/>
        <w:adjustRightInd w:val="0"/>
        <w:ind w:left="480" w:hanging="480"/>
        <w:rPr>
          <w:noProof/>
        </w:rPr>
      </w:pPr>
      <w:r w:rsidRPr="00E000F4">
        <w:rPr>
          <w:noProof/>
        </w:rPr>
        <w:t xml:space="preserve">Samah, A. E. (2018). PROSPEK PERDAGANGAN UDANG INDONESIA. </w:t>
      </w:r>
      <w:r w:rsidRPr="00E000F4">
        <w:rPr>
          <w:i/>
          <w:iCs/>
          <w:noProof/>
        </w:rPr>
        <w:t>Buletin Ilmiah Litbang Perdagangan</w:t>
      </w:r>
      <w:r w:rsidRPr="00E000F4">
        <w:rPr>
          <w:noProof/>
        </w:rPr>
        <w:t xml:space="preserve">, </w:t>
      </w:r>
      <w:r w:rsidRPr="00E000F4">
        <w:rPr>
          <w:i/>
          <w:iCs/>
          <w:noProof/>
        </w:rPr>
        <w:t>1</w:t>
      </w:r>
      <w:r w:rsidRPr="00E000F4">
        <w:rPr>
          <w:noProof/>
        </w:rPr>
        <w:t>(2 SE-Articles). https://doi.org/10.30908/bilp.v1i2.300</w:t>
      </w:r>
    </w:p>
    <w:p w14:paraId="2801402E" w14:textId="77777777" w:rsidR="00E000F4" w:rsidRPr="00E000F4" w:rsidRDefault="00E000F4" w:rsidP="00E000F4">
      <w:pPr>
        <w:widowControl w:val="0"/>
        <w:autoSpaceDE w:val="0"/>
        <w:autoSpaceDN w:val="0"/>
        <w:adjustRightInd w:val="0"/>
        <w:ind w:left="480" w:hanging="480"/>
        <w:rPr>
          <w:noProof/>
        </w:rPr>
      </w:pPr>
      <w:r w:rsidRPr="00E000F4">
        <w:rPr>
          <w:noProof/>
        </w:rPr>
        <w:t xml:space="preserve">Siti Mutrofin, Izzah, A., Kurniawardhani, A., &amp; Masrur, M. (2014). Optimasi teknik klasifikasi modified k nearest neighbor menggunakan algoritma genetika. </w:t>
      </w:r>
      <w:r w:rsidRPr="00E000F4">
        <w:rPr>
          <w:i/>
          <w:iCs/>
          <w:noProof/>
        </w:rPr>
        <w:t>Gamma</w:t>
      </w:r>
      <w:r w:rsidRPr="00E000F4">
        <w:rPr>
          <w:noProof/>
        </w:rPr>
        <w:t xml:space="preserve">, </w:t>
      </w:r>
      <w:r w:rsidRPr="00E000F4">
        <w:rPr>
          <w:i/>
          <w:iCs/>
          <w:noProof/>
        </w:rPr>
        <w:t>10</w:t>
      </w:r>
      <w:r w:rsidRPr="00E000F4">
        <w:rPr>
          <w:noProof/>
        </w:rPr>
        <w:t>(September), 130–134. http://ejournal.umm.ac.id/index.php/gamma</w:t>
      </w:r>
    </w:p>
    <w:p w14:paraId="5307DC02" w14:textId="77777777" w:rsidR="00E000F4" w:rsidRPr="00E000F4" w:rsidRDefault="00E000F4" w:rsidP="00E000F4">
      <w:pPr>
        <w:widowControl w:val="0"/>
        <w:autoSpaceDE w:val="0"/>
        <w:autoSpaceDN w:val="0"/>
        <w:adjustRightInd w:val="0"/>
        <w:ind w:left="480" w:hanging="480"/>
        <w:rPr>
          <w:noProof/>
        </w:rPr>
      </w:pPr>
      <w:r w:rsidRPr="00E000F4">
        <w:rPr>
          <w:noProof/>
        </w:rPr>
        <w:t xml:space="preserve">Suguna, N., &amp; Thanushkodi, K. (2010). An Improved k-Nearest Neighbor Classification Using Genetic Algorithm. </w:t>
      </w:r>
      <w:r w:rsidRPr="00E000F4">
        <w:rPr>
          <w:i/>
          <w:iCs/>
          <w:noProof/>
        </w:rPr>
        <w:t>International Journal of Computer Science Issues</w:t>
      </w:r>
      <w:r w:rsidRPr="00E000F4">
        <w:rPr>
          <w:noProof/>
        </w:rPr>
        <w:t xml:space="preserve">, </w:t>
      </w:r>
      <w:r w:rsidRPr="00E000F4">
        <w:rPr>
          <w:i/>
          <w:iCs/>
          <w:noProof/>
        </w:rPr>
        <w:t>7</w:t>
      </w:r>
      <w:r w:rsidRPr="00E000F4">
        <w:rPr>
          <w:noProof/>
        </w:rPr>
        <w:t>(4), 18–21.</w:t>
      </w:r>
    </w:p>
    <w:p w14:paraId="6F901483" w14:textId="77777777" w:rsidR="00E000F4" w:rsidRPr="00E000F4" w:rsidRDefault="00E000F4" w:rsidP="00E000F4">
      <w:pPr>
        <w:widowControl w:val="0"/>
        <w:autoSpaceDE w:val="0"/>
        <w:autoSpaceDN w:val="0"/>
        <w:adjustRightInd w:val="0"/>
        <w:ind w:left="480" w:hanging="480"/>
        <w:rPr>
          <w:noProof/>
        </w:rPr>
      </w:pPr>
      <w:r w:rsidRPr="00E000F4">
        <w:rPr>
          <w:noProof/>
        </w:rPr>
        <w:t xml:space="preserve">Tancung, A. B., &amp; Kordi, M. G. (2007). </w:t>
      </w:r>
      <w:r w:rsidRPr="00E000F4">
        <w:rPr>
          <w:i/>
          <w:iCs/>
          <w:noProof/>
        </w:rPr>
        <w:t>Pengelolaan Kualitas Air dalam Budi Daya Perairan</w:t>
      </w:r>
      <w:r w:rsidRPr="00E000F4">
        <w:rPr>
          <w:noProof/>
        </w:rPr>
        <w:t>. Rineka Cipta. https://books.google.co.id/books?id=M92wtQEACAAJ</w:t>
      </w:r>
    </w:p>
    <w:p w14:paraId="1CF828DD" w14:textId="056FD2FD" w:rsidR="00702161" w:rsidRPr="00702161" w:rsidRDefault="00702161" w:rsidP="00E000F4">
      <w:pPr>
        <w:widowControl w:val="0"/>
        <w:autoSpaceDE w:val="0"/>
        <w:autoSpaceDN w:val="0"/>
        <w:adjustRightInd w:val="0"/>
        <w:ind w:left="480" w:hanging="480"/>
        <w:rPr>
          <w:lang w:val="en-US"/>
        </w:rPr>
      </w:pPr>
      <w:r>
        <w:rPr>
          <w:lang w:val="en-US"/>
        </w:rPr>
        <w:fldChar w:fldCharType="end"/>
      </w:r>
    </w:p>
    <w:sectPr w:rsidR="00702161" w:rsidRPr="007021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D50A63"/>
    <w:multiLevelType w:val="hybridMultilevel"/>
    <w:tmpl w:val="6052A5FA"/>
    <w:lvl w:ilvl="0" w:tplc="0409000F">
      <w:start w:val="1"/>
      <w:numFmt w:val="decimal"/>
      <w:lvlText w:val="%1."/>
      <w:lvlJc w:val="left"/>
      <w:pPr>
        <w:ind w:left="1502" w:hanging="360"/>
      </w:pPr>
    </w:lvl>
    <w:lvl w:ilvl="1" w:tplc="04090019" w:tentative="1">
      <w:start w:val="1"/>
      <w:numFmt w:val="lowerLetter"/>
      <w:lvlText w:val="%2."/>
      <w:lvlJc w:val="left"/>
      <w:pPr>
        <w:ind w:left="2222" w:hanging="360"/>
      </w:pPr>
    </w:lvl>
    <w:lvl w:ilvl="2" w:tplc="0409001B" w:tentative="1">
      <w:start w:val="1"/>
      <w:numFmt w:val="lowerRoman"/>
      <w:lvlText w:val="%3."/>
      <w:lvlJc w:val="right"/>
      <w:pPr>
        <w:ind w:left="2942" w:hanging="180"/>
      </w:pPr>
    </w:lvl>
    <w:lvl w:ilvl="3" w:tplc="0409000F" w:tentative="1">
      <w:start w:val="1"/>
      <w:numFmt w:val="decimal"/>
      <w:lvlText w:val="%4."/>
      <w:lvlJc w:val="left"/>
      <w:pPr>
        <w:ind w:left="3662" w:hanging="360"/>
      </w:pPr>
    </w:lvl>
    <w:lvl w:ilvl="4" w:tplc="04090019" w:tentative="1">
      <w:start w:val="1"/>
      <w:numFmt w:val="lowerLetter"/>
      <w:lvlText w:val="%5."/>
      <w:lvlJc w:val="left"/>
      <w:pPr>
        <w:ind w:left="4382" w:hanging="360"/>
      </w:pPr>
    </w:lvl>
    <w:lvl w:ilvl="5" w:tplc="0409001B" w:tentative="1">
      <w:start w:val="1"/>
      <w:numFmt w:val="lowerRoman"/>
      <w:lvlText w:val="%6."/>
      <w:lvlJc w:val="right"/>
      <w:pPr>
        <w:ind w:left="5102" w:hanging="180"/>
      </w:pPr>
    </w:lvl>
    <w:lvl w:ilvl="6" w:tplc="0409000F" w:tentative="1">
      <w:start w:val="1"/>
      <w:numFmt w:val="decimal"/>
      <w:lvlText w:val="%7."/>
      <w:lvlJc w:val="left"/>
      <w:pPr>
        <w:ind w:left="5822" w:hanging="360"/>
      </w:pPr>
    </w:lvl>
    <w:lvl w:ilvl="7" w:tplc="04090019" w:tentative="1">
      <w:start w:val="1"/>
      <w:numFmt w:val="lowerLetter"/>
      <w:lvlText w:val="%8."/>
      <w:lvlJc w:val="left"/>
      <w:pPr>
        <w:ind w:left="6542" w:hanging="360"/>
      </w:pPr>
    </w:lvl>
    <w:lvl w:ilvl="8" w:tplc="0409001B" w:tentative="1">
      <w:start w:val="1"/>
      <w:numFmt w:val="lowerRoman"/>
      <w:lvlText w:val="%9."/>
      <w:lvlJc w:val="right"/>
      <w:pPr>
        <w:ind w:left="7262" w:hanging="180"/>
      </w:pPr>
    </w:lvl>
  </w:abstractNum>
  <w:abstractNum w:abstractNumId="1" w15:restartNumberingAfterBreak="0">
    <w:nsid w:val="43A9704F"/>
    <w:multiLevelType w:val="hybridMultilevel"/>
    <w:tmpl w:val="92ECFC28"/>
    <w:lvl w:ilvl="0" w:tplc="0409000F">
      <w:start w:val="1"/>
      <w:numFmt w:val="decimal"/>
      <w:lvlText w:val="%1."/>
      <w:lvlJc w:val="left"/>
      <w:pPr>
        <w:ind w:left="1502" w:hanging="360"/>
      </w:pPr>
    </w:lvl>
    <w:lvl w:ilvl="1" w:tplc="04090019" w:tentative="1">
      <w:start w:val="1"/>
      <w:numFmt w:val="lowerLetter"/>
      <w:lvlText w:val="%2."/>
      <w:lvlJc w:val="left"/>
      <w:pPr>
        <w:ind w:left="2222" w:hanging="360"/>
      </w:pPr>
    </w:lvl>
    <w:lvl w:ilvl="2" w:tplc="0409001B" w:tentative="1">
      <w:start w:val="1"/>
      <w:numFmt w:val="lowerRoman"/>
      <w:lvlText w:val="%3."/>
      <w:lvlJc w:val="right"/>
      <w:pPr>
        <w:ind w:left="2942" w:hanging="180"/>
      </w:pPr>
    </w:lvl>
    <w:lvl w:ilvl="3" w:tplc="0409000F" w:tentative="1">
      <w:start w:val="1"/>
      <w:numFmt w:val="decimal"/>
      <w:lvlText w:val="%4."/>
      <w:lvlJc w:val="left"/>
      <w:pPr>
        <w:ind w:left="3662" w:hanging="360"/>
      </w:pPr>
    </w:lvl>
    <w:lvl w:ilvl="4" w:tplc="04090019" w:tentative="1">
      <w:start w:val="1"/>
      <w:numFmt w:val="lowerLetter"/>
      <w:lvlText w:val="%5."/>
      <w:lvlJc w:val="left"/>
      <w:pPr>
        <w:ind w:left="4382" w:hanging="360"/>
      </w:pPr>
    </w:lvl>
    <w:lvl w:ilvl="5" w:tplc="0409001B" w:tentative="1">
      <w:start w:val="1"/>
      <w:numFmt w:val="lowerRoman"/>
      <w:lvlText w:val="%6."/>
      <w:lvlJc w:val="right"/>
      <w:pPr>
        <w:ind w:left="5102" w:hanging="180"/>
      </w:pPr>
    </w:lvl>
    <w:lvl w:ilvl="6" w:tplc="0409000F" w:tentative="1">
      <w:start w:val="1"/>
      <w:numFmt w:val="decimal"/>
      <w:lvlText w:val="%7."/>
      <w:lvlJc w:val="left"/>
      <w:pPr>
        <w:ind w:left="5822" w:hanging="360"/>
      </w:pPr>
    </w:lvl>
    <w:lvl w:ilvl="7" w:tplc="04090019" w:tentative="1">
      <w:start w:val="1"/>
      <w:numFmt w:val="lowerLetter"/>
      <w:lvlText w:val="%8."/>
      <w:lvlJc w:val="left"/>
      <w:pPr>
        <w:ind w:left="6542" w:hanging="360"/>
      </w:pPr>
    </w:lvl>
    <w:lvl w:ilvl="8" w:tplc="0409001B" w:tentative="1">
      <w:start w:val="1"/>
      <w:numFmt w:val="lowerRoman"/>
      <w:lvlText w:val="%9."/>
      <w:lvlJc w:val="right"/>
      <w:pPr>
        <w:ind w:left="7262" w:hanging="180"/>
      </w:pPr>
    </w:lvl>
  </w:abstractNum>
  <w:abstractNum w:abstractNumId="2" w15:restartNumberingAfterBreak="0">
    <w:nsid w:val="50022E90"/>
    <w:multiLevelType w:val="hybridMultilevel"/>
    <w:tmpl w:val="D6A8AD88"/>
    <w:lvl w:ilvl="0" w:tplc="D75225FC">
      <w:start w:val="1"/>
      <w:numFmt w:val="decimal"/>
      <w:lvlText w:val="%1."/>
      <w:lvlJc w:val="left"/>
      <w:pPr>
        <w:ind w:left="1502" w:hanging="360"/>
      </w:pPr>
      <w:rPr>
        <w:i w:val="0"/>
        <w:iCs w:val="0"/>
      </w:rPr>
    </w:lvl>
    <w:lvl w:ilvl="1" w:tplc="04090019" w:tentative="1">
      <w:start w:val="1"/>
      <w:numFmt w:val="lowerLetter"/>
      <w:lvlText w:val="%2."/>
      <w:lvlJc w:val="left"/>
      <w:pPr>
        <w:ind w:left="2222" w:hanging="360"/>
      </w:pPr>
    </w:lvl>
    <w:lvl w:ilvl="2" w:tplc="0409001B" w:tentative="1">
      <w:start w:val="1"/>
      <w:numFmt w:val="lowerRoman"/>
      <w:lvlText w:val="%3."/>
      <w:lvlJc w:val="right"/>
      <w:pPr>
        <w:ind w:left="2942" w:hanging="180"/>
      </w:pPr>
    </w:lvl>
    <w:lvl w:ilvl="3" w:tplc="0409000F" w:tentative="1">
      <w:start w:val="1"/>
      <w:numFmt w:val="decimal"/>
      <w:lvlText w:val="%4."/>
      <w:lvlJc w:val="left"/>
      <w:pPr>
        <w:ind w:left="3662" w:hanging="360"/>
      </w:pPr>
    </w:lvl>
    <w:lvl w:ilvl="4" w:tplc="04090019" w:tentative="1">
      <w:start w:val="1"/>
      <w:numFmt w:val="lowerLetter"/>
      <w:lvlText w:val="%5."/>
      <w:lvlJc w:val="left"/>
      <w:pPr>
        <w:ind w:left="4382" w:hanging="360"/>
      </w:pPr>
    </w:lvl>
    <w:lvl w:ilvl="5" w:tplc="0409001B" w:tentative="1">
      <w:start w:val="1"/>
      <w:numFmt w:val="lowerRoman"/>
      <w:lvlText w:val="%6."/>
      <w:lvlJc w:val="right"/>
      <w:pPr>
        <w:ind w:left="5102" w:hanging="180"/>
      </w:pPr>
    </w:lvl>
    <w:lvl w:ilvl="6" w:tplc="0409000F" w:tentative="1">
      <w:start w:val="1"/>
      <w:numFmt w:val="decimal"/>
      <w:lvlText w:val="%7."/>
      <w:lvlJc w:val="left"/>
      <w:pPr>
        <w:ind w:left="5822" w:hanging="360"/>
      </w:pPr>
    </w:lvl>
    <w:lvl w:ilvl="7" w:tplc="04090019" w:tentative="1">
      <w:start w:val="1"/>
      <w:numFmt w:val="lowerLetter"/>
      <w:lvlText w:val="%8."/>
      <w:lvlJc w:val="left"/>
      <w:pPr>
        <w:ind w:left="6542" w:hanging="360"/>
      </w:pPr>
    </w:lvl>
    <w:lvl w:ilvl="8" w:tplc="0409001B" w:tentative="1">
      <w:start w:val="1"/>
      <w:numFmt w:val="lowerRoman"/>
      <w:lvlText w:val="%9."/>
      <w:lvlJc w:val="right"/>
      <w:pPr>
        <w:ind w:left="7262" w:hanging="180"/>
      </w:pPr>
    </w:lvl>
  </w:abstractNum>
  <w:abstractNum w:abstractNumId="3" w15:restartNumberingAfterBreak="0">
    <w:nsid w:val="671F6851"/>
    <w:multiLevelType w:val="multilevel"/>
    <w:tmpl w:val="0ABAD7A4"/>
    <w:lvl w:ilvl="0">
      <w:start w:val="1"/>
      <w:numFmt w:val="upperLetter"/>
      <w:pStyle w:val="Heading1"/>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E3B24EA"/>
    <w:multiLevelType w:val="hybridMultilevel"/>
    <w:tmpl w:val="A5704FC8"/>
    <w:lvl w:ilvl="0" w:tplc="0409000F">
      <w:start w:val="1"/>
      <w:numFmt w:val="decimal"/>
      <w:lvlText w:val="%1."/>
      <w:lvlJc w:val="left"/>
      <w:pPr>
        <w:ind w:left="1502" w:hanging="360"/>
      </w:pPr>
    </w:lvl>
    <w:lvl w:ilvl="1" w:tplc="04090019" w:tentative="1">
      <w:start w:val="1"/>
      <w:numFmt w:val="lowerLetter"/>
      <w:lvlText w:val="%2."/>
      <w:lvlJc w:val="left"/>
      <w:pPr>
        <w:ind w:left="2222" w:hanging="360"/>
      </w:pPr>
    </w:lvl>
    <w:lvl w:ilvl="2" w:tplc="0409001B" w:tentative="1">
      <w:start w:val="1"/>
      <w:numFmt w:val="lowerRoman"/>
      <w:lvlText w:val="%3."/>
      <w:lvlJc w:val="right"/>
      <w:pPr>
        <w:ind w:left="2942" w:hanging="180"/>
      </w:pPr>
    </w:lvl>
    <w:lvl w:ilvl="3" w:tplc="0409000F" w:tentative="1">
      <w:start w:val="1"/>
      <w:numFmt w:val="decimal"/>
      <w:lvlText w:val="%4."/>
      <w:lvlJc w:val="left"/>
      <w:pPr>
        <w:ind w:left="3662" w:hanging="360"/>
      </w:pPr>
    </w:lvl>
    <w:lvl w:ilvl="4" w:tplc="04090019" w:tentative="1">
      <w:start w:val="1"/>
      <w:numFmt w:val="lowerLetter"/>
      <w:lvlText w:val="%5."/>
      <w:lvlJc w:val="left"/>
      <w:pPr>
        <w:ind w:left="4382" w:hanging="360"/>
      </w:pPr>
    </w:lvl>
    <w:lvl w:ilvl="5" w:tplc="0409001B" w:tentative="1">
      <w:start w:val="1"/>
      <w:numFmt w:val="lowerRoman"/>
      <w:lvlText w:val="%6."/>
      <w:lvlJc w:val="right"/>
      <w:pPr>
        <w:ind w:left="5102" w:hanging="180"/>
      </w:pPr>
    </w:lvl>
    <w:lvl w:ilvl="6" w:tplc="0409000F" w:tentative="1">
      <w:start w:val="1"/>
      <w:numFmt w:val="decimal"/>
      <w:lvlText w:val="%7."/>
      <w:lvlJc w:val="left"/>
      <w:pPr>
        <w:ind w:left="5822" w:hanging="360"/>
      </w:pPr>
    </w:lvl>
    <w:lvl w:ilvl="7" w:tplc="04090019" w:tentative="1">
      <w:start w:val="1"/>
      <w:numFmt w:val="lowerLetter"/>
      <w:lvlText w:val="%8."/>
      <w:lvlJc w:val="left"/>
      <w:pPr>
        <w:ind w:left="6542" w:hanging="360"/>
      </w:pPr>
    </w:lvl>
    <w:lvl w:ilvl="8" w:tplc="0409001B" w:tentative="1">
      <w:start w:val="1"/>
      <w:numFmt w:val="lowerRoman"/>
      <w:lvlText w:val="%9."/>
      <w:lvlJc w:val="right"/>
      <w:pPr>
        <w:ind w:left="7262" w:hanging="180"/>
      </w:pPr>
    </w:lvl>
  </w:abstractNum>
  <w:abstractNum w:abstractNumId="5" w15:restartNumberingAfterBreak="0">
    <w:nsid w:val="71A0665E"/>
    <w:multiLevelType w:val="hybridMultilevel"/>
    <w:tmpl w:val="EA205940"/>
    <w:lvl w:ilvl="0" w:tplc="0409000F">
      <w:start w:val="1"/>
      <w:numFmt w:val="decimal"/>
      <w:lvlText w:val="%1."/>
      <w:lvlJc w:val="left"/>
      <w:pPr>
        <w:ind w:left="1502" w:hanging="360"/>
      </w:pPr>
    </w:lvl>
    <w:lvl w:ilvl="1" w:tplc="04090019" w:tentative="1">
      <w:start w:val="1"/>
      <w:numFmt w:val="lowerLetter"/>
      <w:lvlText w:val="%2."/>
      <w:lvlJc w:val="left"/>
      <w:pPr>
        <w:ind w:left="2222" w:hanging="360"/>
      </w:pPr>
    </w:lvl>
    <w:lvl w:ilvl="2" w:tplc="0409001B" w:tentative="1">
      <w:start w:val="1"/>
      <w:numFmt w:val="lowerRoman"/>
      <w:lvlText w:val="%3."/>
      <w:lvlJc w:val="right"/>
      <w:pPr>
        <w:ind w:left="2942" w:hanging="180"/>
      </w:pPr>
    </w:lvl>
    <w:lvl w:ilvl="3" w:tplc="0409000F" w:tentative="1">
      <w:start w:val="1"/>
      <w:numFmt w:val="decimal"/>
      <w:lvlText w:val="%4."/>
      <w:lvlJc w:val="left"/>
      <w:pPr>
        <w:ind w:left="3662" w:hanging="360"/>
      </w:pPr>
    </w:lvl>
    <w:lvl w:ilvl="4" w:tplc="04090019" w:tentative="1">
      <w:start w:val="1"/>
      <w:numFmt w:val="lowerLetter"/>
      <w:lvlText w:val="%5."/>
      <w:lvlJc w:val="left"/>
      <w:pPr>
        <w:ind w:left="4382" w:hanging="360"/>
      </w:pPr>
    </w:lvl>
    <w:lvl w:ilvl="5" w:tplc="0409001B" w:tentative="1">
      <w:start w:val="1"/>
      <w:numFmt w:val="lowerRoman"/>
      <w:lvlText w:val="%6."/>
      <w:lvlJc w:val="right"/>
      <w:pPr>
        <w:ind w:left="5102" w:hanging="180"/>
      </w:pPr>
    </w:lvl>
    <w:lvl w:ilvl="6" w:tplc="0409000F" w:tentative="1">
      <w:start w:val="1"/>
      <w:numFmt w:val="decimal"/>
      <w:lvlText w:val="%7."/>
      <w:lvlJc w:val="left"/>
      <w:pPr>
        <w:ind w:left="5822" w:hanging="360"/>
      </w:pPr>
    </w:lvl>
    <w:lvl w:ilvl="7" w:tplc="04090019" w:tentative="1">
      <w:start w:val="1"/>
      <w:numFmt w:val="lowerLetter"/>
      <w:lvlText w:val="%8."/>
      <w:lvlJc w:val="left"/>
      <w:pPr>
        <w:ind w:left="6542" w:hanging="360"/>
      </w:pPr>
    </w:lvl>
    <w:lvl w:ilvl="8" w:tplc="0409001B" w:tentative="1">
      <w:start w:val="1"/>
      <w:numFmt w:val="lowerRoman"/>
      <w:lvlText w:val="%9."/>
      <w:lvlJc w:val="right"/>
      <w:pPr>
        <w:ind w:left="7262" w:hanging="180"/>
      </w:pPr>
    </w:lvl>
  </w:abstractNum>
  <w:abstractNum w:abstractNumId="6" w15:restartNumberingAfterBreak="0">
    <w:nsid w:val="7F66427C"/>
    <w:multiLevelType w:val="hybridMultilevel"/>
    <w:tmpl w:val="A5308D30"/>
    <w:lvl w:ilvl="0" w:tplc="0409000F">
      <w:start w:val="1"/>
      <w:numFmt w:val="decimal"/>
      <w:lvlText w:val="%1."/>
      <w:lvlJc w:val="left"/>
      <w:pPr>
        <w:ind w:left="1502" w:hanging="360"/>
      </w:pPr>
    </w:lvl>
    <w:lvl w:ilvl="1" w:tplc="04090019" w:tentative="1">
      <w:start w:val="1"/>
      <w:numFmt w:val="lowerLetter"/>
      <w:lvlText w:val="%2."/>
      <w:lvlJc w:val="left"/>
      <w:pPr>
        <w:ind w:left="2222" w:hanging="360"/>
      </w:pPr>
    </w:lvl>
    <w:lvl w:ilvl="2" w:tplc="0409001B" w:tentative="1">
      <w:start w:val="1"/>
      <w:numFmt w:val="lowerRoman"/>
      <w:lvlText w:val="%3."/>
      <w:lvlJc w:val="right"/>
      <w:pPr>
        <w:ind w:left="2942" w:hanging="180"/>
      </w:pPr>
    </w:lvl>
    <w:lvl w:ilvl="3" w:tplc="0409000F" w:tentative="1">
      <w:start w:val="1"/>
      <w:numFmt w:val="decimal"/>
      <w:lvlText w:val="%4."/>
      <w:lvlJc w:val="left"/>
      <w:pPr>
        <w:ind w:left="3662" w:hanging="360"/>
      </w:pPr>
    </w:lvl>
    <w:lvl w:ilvl="4" w:tplc="04090019" w:tentative="1">
      <w:start w:val="1"/>
      <w:numFmt w:val="lowerLetter"/>
      <w:lvlText w:val="%5."/>
      <w:lvlJc w:val="left"/>
      <w:pPr>
        <w:ind w:left="4382" w:hanging="360"/>
      </w:pPr>
    </w:lvl>
    <w:lvl w:ilvl="5" w:tplc="0409001B" w:tentative="1">
      <w:start w:val="1"/>
      <w:numFmt w:val="lowerRoman"/>
      <w:lvlText w:val="%6."/>
      <w:lvlJc w:val="right"/>
      <w:pPr>
        <w:ind w:left="5102" w:hanging="180"/>
      </w:pPr>
    </w:lvl>
    <w:lvl w:ilvl="6" w:tplc="0409000F" w:tentative="1">
      <w:start w:val="1"/>
      <w:numFmt w:val="decimal"/>
      <w:lvlText w:val="%7."/>
      <w:lvlJc w:val="left"/>
      <w:pPr>
        <w:ind w:left="5822" w:hanging="360"/>
      </w:pPr>
    </w:lvl>
    <w:lvl w:ilvl="7" w:tplc="04090019" w:tentative="1">
      <w:start w:val="1"/>
      <w:numFmt w:val="lowerLetter"/>
      <w:lvlText w:val="%8."/>
      <w:lvlJc w:val="left"/>
      <w:pPr>
        <w:ind w:left="6542" w:hanging="360"/>
      </w:pPr>
    </w:lvl>
    <w:lvl w:ilvl="8" w:tplc="0409001B" w:tentative="1">
      <w:start w:val="1"/>
      <w:numFmt w:val="lowerRoman"/>
      <w:lvlText w:val="%9."/>
      <w:lvlJc w:val="right"/>
      <w:pPr>
        <w:ind w:left="7262" w:hanging="180"/>
      </w:pPr>
    </w:lvl>
  </w:abstractNum>
  <w:num w:numId="1">
    <w:abstractNumId w:val="3"/>
  </w:num>
  <w:num w:numId="2">
    <w:abstractNumId w:val="6"/>
  </w:num>
  <w:num w:numId="3">
    <w:abstractNumId w:val="0"/>
  </w:num>
  <w:num w:numId="4">
    <w:abstractNumId w:val="4"/>
  </w:num>
  <w:num w:numId="5">
    <w:abstractNumId w:val="2"/>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E94"/>
    <w:rsid w:val="00002203"/>
    <w:rsid w:val="00007C00"/>
    <w:rsid w:val="00007D6B"/>
    <w:rsid w:val="00014B67"/>
    <w:rsid w:val="00022347"/>
    <w:rsid w:val="00044B06"/>
    <w:rsid w:val="00044D07"/>
    <w:rsid w:val="00045958"/>
    <w:rsid w:val="00063F2F"/>
    <w:rsid w:val="00065409"/>
    <w:rsid w:val="00075367"/>
    <w:rsid w:val="00076670"/>
    <w:rsid w:val="00081060"/>
    <w:rsid w:val="00083569"/>
    <w:rsid w:val="00083F99"/>
    <w:rsid w:val="00094873"/>
    <w:rsid w:val="00095085"/>
    <w:rsid w:val="000B3554"/>
    <w:rsid w:val="000C1BE2"/>
    <w:rsid w:val="000C3CF7"/>
    <w:rsid w:val="000D37B1"/>
    <w:rsid w:val="000D4D81"/>
    <w:rsid w:val="000E5135"/>
    <w:rsid w:val="000F31AD"/>
    <w:rsid w:val="000F3404"/>
    <w:rsid w:val="00100F8A"/>
    <w:rsid w:val="00123483"/>
    <w:rsid w:val="00124803"/>
    <w:rsid w:val="00134F87"/>
    <w:rsid w:val="00135647"/>
    <w:rsid w:val="00137C1B"/>
    <w:rsid w:val="00140C99"/>
    <w:rsid w:val="001534A4"/>
    <w:rsid w:val="0015443E"/>
    <w:rsid w:val="00175E01"/>
    <w:rsid w:val="001776C1"/>
    <w:rsid w:val="00196844"/>
    <w:rsid w:val="001A5CF4"/>
    <w:rsid w:val="001B580C"/>
    <w:rsid w:val="001E1A06"/>
    <w:rsid w:val="002143D2"/>
    <w:rsid w:val="00214CA6"/>
    <w:rsid w:val="00216494"/>
    <w:rsid w:val="002301E9"/>
    <w:rsid w:val="00233D89"/>
    <w:rsid w:val="002477B6"/>
    <w:rsid w:val="00251A81"/>
    <w:rsid w:val="0025380D"/>
    <w:rsid w:val="00256AF0"/>
    <w:rsid w:val="00263EEA"/>
    <w:rsid w:val="002654A6"/>
    <w:rsid w:val="00271996"/>
    <w:rsid w:val="002760DE"/>
    <w:rsid w:val="0028275A"/>
    <w:rsid w:val="00283F50"/>
    <w:rsid w:val="0028466B"/>
    <w:rsid w:val="0028533B"/>
    <w:rsid w:val="002853B7"/>
    <w:rsid w:val="0029485C"/>
    <w:rsid w:val="00294DE8"/>
    <w:rsid w:val="002A1FEF"/>
    <w:rsid w:val="002A48DA"/>
    <w:rsid w:val="002B077A"/>
    <w:rsid w:val="002D5B5F"/>
    <w:rsid w:val="002E21EC"/>
    <w:rsid w:val="002E54F2"/>
    <w:rsid w:val="002F19E4"/>
    <w:rsid w:val="002F4DB7"/>
    <w:rsid w:val="003012F2"/>
    <w:rsid w:val="00306C00"/>
    <w:rsid w:val="00321518"/>
    <w:rsid w:val="003310D3"/>
    <w:rsid w:val="003315AF"/>
    <w:rsid w:val="00334D49"/>
    <w:rsid w:val="00342D47"/>
    <w:rsid w:val="00344E49"/>
    <w:rsid w:val="0034611C"/>
    <w:rsid w:val="00347E6B"/>
    <w:rsid w:val="003652F3"/>
    <w:rsid w:val="00370640"/>
    <w:rsid w:val="00371941"/>
    <w:rsid w:val="00374987"/>
    <w:rsid w:val="00375C60"/>
    <w:rsid w:val="003A0E8D"/>
    <w:rsid w:val="003A1599"/>
    <w:rsid w:val="003A244D"/>
    <w:rsid w:val="003A535D"/>
    <w:rsid w:val="003B6599"/>
    <w:rsid w:val="003D0425"/>
    <w:rsid w:val="003D6CA6"/>
    <w:rsid w:val="003D7369"/>
    <w:rsid w:val="003E4317"/>
    <w:rsid w:val="003E5E16"/>
    <w:rsid w:val="003F598E"/>
    <w:rsid w:val="003F71C2"/>
    <w:rsid w:val="003F7BF2"/>
    <w:rsid w:val="004132BE"/>
    <w:rsid w:val="004178DB"/>
    <w:rsid w:val="00431724"/>
    <w:rsid w:val="0043292A"/>
    <w:rsid w:val="004359F6"/>
    <w:rsid w:val="004416D0"/>
    <w:rsid w:val="00464106"/>
    <w:rsid w:val="0047188B"/>
    <w:rsid w:val="00475F8D"/>
    <w:rsid w:val="004948CA"/>
    <w:rsid w:val="004A1E55"/>
    <w:rsid w:val="004A623E"/>
    <w:rsid w:val="004B1863"/>
    <w:rsid w:val="004C629A"/>
    <w:rsid w:val="004D28ED"/>
    <w:rsid w:val="004D77E5"/>
    <w:rsid w:val="004E0AB3"/>
    <w:rsid w:val="004F46D3"/>
    <w:rsid w:val="00511F81"/>
    <w:rsid w:val="0051565C"/>
    <w:rsid w:val="005203D1"/>
    <w:rsid w:val="00521706"/>
    <w:rsid w:val="0053269F"/>
    <w:rsid w:val="00545F42"/>
    <w:rsid w:val="00554044"/>
    <w:rsid w:val="00592F77"/>
    <w:rsid w:val="005A53E7"/>
    <w:rsid w:val="005C4E0F"/>
    <w:rsid w:val="005D29F7"/>
    <w:rsid w:val="005E4066"/>
    <w:rsid w:val="005F02D6"/>
    <w:rsid w:val="005F1758"/>
    <w:rsid w:val="0060005F"/>
    <w:rsid w:val="00622E51"/>
    <w:rsid w:val="00626ABC"/>
    <w:rsid w:val="00631FB9"/>
    <w:rsid w:val="00635946"/>
    <w:rsid w:val="00636F4C"/>
    <w:rsid w:val="00641EA1"/>
    <w:rsid w:val="0064418F"/>
    <w:rsid w:val="00645FB0"/>
    <w:rsid w:val="00675B62"/>
    <w:rsid w:val="00682BBE"/>
    <w:rsid w:val="00695E99"/>
    <w:rsid w:val="006A00E7"/>
    <w:rsid w:val="006A4F67"/>
    <w:rsid w:val="006B3C44"/>
    <w:rsid w:val="006C5C74"/>
    <w:rsid w:val="006C756D"/>
    <w:rsid w:val="006D3C9B"/>
    <w:rsid w:val="0070082F"/>
    <w:rsid w:val="00702161"/>
    <w:rsid w:val="00703637"/>
    <w:rsid w:val="00703F31"/>
    <w:rsid w:val="00704EC1"/>
    <w:rsid w:val="0070576C"/>
    <w:rsid w:val="00706930"/>
    <w:rsid w:val="007132FF"/>
    <w:rsid w:val="00714CB1"/>
    <w:rsid w:val="0072006B"/>
    <w:rsid w:val="007307F1"/>
    <w:rsid w:val="00732955"/>
    <w:rsid w:val="00734983"/>
    <w:rsid w:val="0074320E"/>
    <w:rsid w:val="00746FF9"/>
    <w:rsid w:val="00752C57"/>
    <w:rsid w:val="007548B9"/>
    <w:rsid w:val="00776B4B"/>
    <w:rsid w:val="007775E0"/>
    <w:rsid w:val="007853B7"/>
    <w:rsid w:val="007A563F"/>
    <w:rsid w:val="007B538D"/>
    <w:rsid w:val="007B594F"/>
    <w:rsid w:val="007B6A31"/>
    <w:rsid w:val="007C7865"/>
    <w:rsid w:val="007D21CE"/>
    <w:rsid w:val="007E3EC9"/>
    <w:rsid w:val="007E5973"/>
    <w:rsid w:val="007F0CB4"/>
    <w:rsid w:val="007F5D1F"/>
    <w:rsid w:val="008048DE"/>
    <w:rsid w:val="008205C0"/>
    <w:rsid w:val="00827DB3"/>
    <w:rsid w:val="00840FE1"/>
    <w:rsid w:val="00844FFF"/>
    <w:rsid w:val="00851BFC"/>
    <w:rsid w:val="00853653"/>
    <w:rsid w:val="00854E13"/>
    <w:rsid w:val="008605D6"/>
    <w:rsid w:val="008631C4"/>
    <w:rsid w:val="00875A9A"/>
    <w:rsid w:val="008841D4"/>
    <w:rsid w:val="00891A11"/>
    <w:rsid w:val="008A1FA2"/>
    <w:rsid w:val="008C0F5D"/>
    <w:rsid w:val="008C2C42"/>
    <w:rsid w:val="008D4163"/>
    <w:rsid w:val="008D792D"/>
    <w:rsid w:val="008E74A7"/>
    <w:rsid w:val="008F38D5"/>
    <w:rsid w:val="00900E94"/>
    <w:rsid w:val="00910763"/>
    <w:rsid w:val="009148E2"/>
    <w:rsid w:val="00923D64"/>
    <w:rsid w:val="009330EC"/>
    <w:rsid w:val="0093381F"/>
    <w:rsid w:val="0095060B"/>
    <w:rsid w:val="00973F93"/>
    <w:rsid w:val="009755DB"/>
    <w:rsid w:val="00976F92"/>
    <w:rsid w:val="009837A5"/>
    <w:rsid w:val="0098730C"/>
    <w:rsid w:val="00987330"/>
    <w:rsid w:val="00987D07"/>
    <w:rsid w:val="009B3B8E"/>
    <w:rsid w:val="009C57C3"/>
    <w:rsid w:val="009D2A0A"/>
    <w:rsid w:val="009F392F"/>
    <w:rsid w:val="009F493D"/>
    <w:rsid w:val="00A12DC6"/>
    <w:rsid w:val="00A2403F"/>
    <w:rsid w:val="00A33D17"/>
    <w:rsid w:val="00A35BD0"/>
    <w:rsid w:val="00A767F4"/>
    <w:rsid w:val="00A8118A"/>
    <w:rsid w:val="00A90965"/>
    <w:rsid w:val="00A91B45"/>
    <w:rsid w:val="00AA060F"/>
    <w:rsid w:val="00AA37D1"/>
    <w:rsid w:val="00AC3ADB"/>
    <w:rsid w:val="00AD202E"/>
    <w:rsid w:val="00AD343C"/>
    <w:rsid w:val="00AD6F5F"/>
    <w:rsid w:val="00AE09AE"/>
    <w:rsid w:val="00AE7005"/>
    <w:rsid w:val="00AF0846"/>
    <w:rsid w:val="00AF543F"/>
    <w:rsid w:val="00AF6D03"/>
    <w:rsid w:val="00B07BD2"/>
    <w:rsid w:val="00B15253"/>
    <w:rsid w:val="00B21276"/>
    <w:rsid w:val="00B216A3"/>
    <w:rsid w:val="00B2577E"/>
    <w:rsid w:val="00B36536"/>
    <w:rsid w:val="00B46A19"/>
    <w:rsid w:val="00B53B65"/>
    <w:rsid w:val="00B56A58"/>
    <w:rsid w:val="00B577E2"/>
    <w:rsid w:val="00B670DC"/>
    <w:rsid w:val="00B739A3"/>
    <w:rsid w:val="00B77912"/>
    <w:rsid w:val="00B950DF"/>
    <w:rsid w:val="00BA0BBA"/>
    <w:rsid w:val="00BB45F6"/>
    <w:rsid w:val="00BB49DB"/>
    <w:rsid w:val="00BC0016"/>
    <w:rsid w:val="00BC5E7C"/>
    <w:rsid w:val="00BD081F"/>
    <w:rsid w:val="00BD3F86"/>
    <w:rsid w:val="00BF0AAB"/>
    <w:rsid w:val="00C05965"/>
    <w:rsid w:val="00C05AA9"/>
    <w:rsid w:val="00C17520"/>
    <w:rsid w:val="00C2401E"/>
    <w:rsid w:val="00C25705"/>
    <w:rsid w:val="00C26496"/>
    <w:rsid w:val="00C43708"/>
    <w:rsid w:val="00C53671"/>
    <w:rsid w:val="00C55CF5"/>
    <w:rsid w:val="00C664FB"/>
    <w:rsid w:val="00C73034"/>
    <w:rsid w:val="00C8541A"/>
    <w:rsid w:val="00C90781"/>
    <w:rsid w:val="00C93CCF"/>
    <w:rsid w:val="00C93E00"/>
    <w:rsid w:val="00CA1161"/>
    <w:rsid w:val="00CA3034"/>
    <w:rsid w:val="00CA3455"/>
    <w:rsid w:val="00CB240B"/>
    <w:rsid w:val="00CC5CB6"/>
    <w:rsid w:val="00CD315F"/>
    <w:rsid w:val="00CD6D34"/>
    <w:rsid w:val="00CD7629"/>
    <w:rsid w:val="00CE1D87"/>
    <w:rsid w:val="00CE33BB"/>
    <w:rsid w:val="00CE4C2C"/>
    <w:rsid w:val="00CE780F"/>
    <w:rsid w:val="00CF1607"/>
    <w:rsid w:val="00CF7515"/>
    <w:rsid w:val="00D02F6C"/>
    <w:rsid w:val="00D04971"/>
    <w:rsid w:val="00D13256"/>
    <w:rsid w:val="00D24F9E"/>
    <w:rsid w:val="00D40085"/>
    <w:rsid w:val="00D559C4"/>
    <w:rsid w:val="00D64DB9"/>
    <w:rsid w:val="00D702EA"/>
    <w:rsid w:val="00D85372"/>
    <w:rsid w:val="00D905E9"/>
    <w:rsid w:val="00DB0A07"/>
    <w:rsid w:val="00DB10BF"/>
    <w:rsid w:val="00DB2792"/>
    <w:rsid w:val="00DB6413"/>
    <w:rsid w:val="00DC3298"/>
    <w:rsid w:val="00DC3463"/>
    <w:rsid w:val="00DC3917"/>
    <w:rsid w:val="00DC7EBD"/>
    <w:rsid w:val="00DD576C"/>
    <w:rsid w:val="00DD7419"/>
    <w:rsid w:val="00DE4434"/>
    <w:rsid w:val="00DE634B"/>
    <w:rsid w:val="00DF02BA"/>
    <w:rsid w:val="00DF5358"/>
    <w:rsid w:val="00E000F4"/>
    <w:rsid w:val="00E073E2"/>
    <w:rsid w:val="00E11E38"/>
    <w:rsid w:val="00E1336E"/>
    <w:rsid w:val="00E204F5"/>
    <w:rsid w:val="00E21A6C"/>
    <w:rsid w:val="00E32C2C"/>
    <w:rsid w:val="00E350C3"/>
    <w:rsid w:val="00E364AC"/>
    <w:rsid w:val="00E6697E"/>
    <w:rsid w:val="00E81B91"/>
    <w:rsid w:val="00E83B6E"/>
    <w:rsid w:val="00E83E06"/>
    <w:rsid w:val="00EA4CD2"/>
    <w:rsid w:val="00EB2B22"/>
    <w:rsid w:val="00EC5273"/>
    <w:rsid w:val="00EC56BB"/>
    <w:rsid w:val="00EC7C26"/>
    <w:rsid w:val="00ED2763"/>
    <w:rsid w:val="00EE1290"/>
    <w:rsid w:val="00EF072D"/>
    <w:rsid w:val="00EF0BBF"/>
    <w:rsid w:val="00EF2DA6"/>
    <w:rsid w:val="00F03828"/>
    <w:rsid w:val="00F12464"/>
    <w:rsid w:val="00F209D9"/>
    <w:rsid w:val="00F250E8"/>
    <w:rsid w:val="00F365AC"/>
    <w:rsid w:val="00F42373"/>
    <w:rsid w:val="00F5126E"/>
    <w:rsid w:val="00F528CF"/>
    <w:rsid w:val="00F63971"/>
    <w:rsid w:val="00F7204E"/>
    <w:rsid w:val="00F7518B"/>
    <w:rsid w:val="00F8474F"/>
    <w:rsid w:val="00F84FDC"/>
    <w:rsid w:val="00F85BCC"/>
    <w:rsid w:val="00F87E95"/>
    <w:rsid w:val="00F93398"/>
    <w:rsid w:val="00F94A25"/>
    <w:rsid w:val="00FA052A"/>
    <w:rsid w:val="00FA455F"/>
    <w:rsid w:val="00FB09A3"/>
    <w:rsid w:val="00FC6670"/>
    <w:rsid w:val="00FC7A1A"/>
    <w:rsid w:val="00FD7920"/>
    <w:rsid w:val="00FE0661"/>
    <w:rsid w:val="00FE3D16"/>
    <w:rsid w:val="00FE5358"/>
    <w:rsid w:val="00FF4837"/>
    <w:rsid w:val="00FF54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9511E"/>
  <w15:chartTrackingRefBased/>
  <w15:docId w15:val="{F1FC5A5B-AEFF-2E4F-B0D4-3788B6397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ph"/>
    <w:qFormat/>
    <w:rsid w:val="00DC3463"/>
    <w:pPr>
      <w:spacing w:after="120" w:line="360" w:lineRule="auto"/>
      <w:ind w:left="425" w:firstLine="357"/>
      <w:jc w:val="both"/>
    </w:pPr>
    <w:rPr>
      <w:rFonts w:ascii="Times New Roman" w:hAnsi="Times New Roman" w:cs="Times New Roman"/>
      <w:lang w:val="id-ID"/>
    </w:rPr>
  </w:style>
  <w:style w:type="paragraph" w:styleId="Heading1">
    <w:name w:val="heading 1"/>
    <w:basedOn w:val="ListParagraph"/>
    <w:next w:val="Normal"/>
    <w:link w:val="Heading1Char"/>
    <w:uiPriority w:val="9"/>
    <w:qFormat/>
    <w:rsid w:val="001A5CF4"/>
    <w:pPr>
      <w:numPr>
        <w:numId w:val="1"/>
      </w:numPr>
      <w:spacing w:after="240" w:line="240" w:lineRule="auto"/>
      <w:outlineLvl w:val="0"/>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0E94"/>
    <w:pPr>
      <w:ind w:left="720"/>
      <w:contextualSpacing/>
    </w:pPr>
  </w:style>
  <w:style w:type="character" w:customStyle="1" w:styleId="Heading1Char">
    <w:name w:val="Heading 1 Char"/>
    <w:basedOn w:val="DefaultParagraphFont"/>
    <w:link w:val="Heading1"/>
    <w:uiPriority w:val="9"/>
    <w:rsid w:val="001A5CF4"/>
    <w:rPr>
      <w:rFonts w:ascii="Times New Roman" w:hAnsi="Times New Roman" w:cs="Times New Roman"/>
      <w:b/>
      <w:bCs/>
    </w:rPr>
  </w:style>
  <w:style w:type="paragraph" w:customStyle="1" w:styleId="Cover">
    <w:name w:val="Cover"/>
    <w:basedOn w:val="Normal"/>
    <w:qFormat/>
    <w:rsid w:val="00FE5358"/>
    <w:pPr>
      <w:ind w:firstLine="0"/>
      <w:jc w:val="center"/>
    </w:pPr>
  </w:style>
  <w:style w:type="table" w:styleId="TableGrid">
    <w:name w:val="Table Grid"/>
    <w:basedOn w:val="TableNormal"/>
    <w:uiPriority w:val="39"/>
    <w:rsid w:val="00CE4C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3C4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6B3C44"/>
    <w:rPr>
      <w:rFonts w:ascii="Times New Roman" w:hAnsi="Times New Roman" w:cs="Times New Roman"/>
      <w:sz w:val="18"/>
      <w:szCs w:val="18"/>
      <w:lang w:val="id-ID"/>
    </w:rPr>
  </w:style>
  <w:style w:type="character" w:styleId="PlaceholderText">
    <w:name w:val="Placeholder Text"/>
    <w:basedOn w:val="DefaultParagraphFont"/>
    <w:uiPriority w:val="99"/>
    <w:semiHidden/>
    <w:rsid w:val="00DE443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225406">
      <w:bodyDiv w:val="1"/>
      <w:marLeft w:val="0"/>
      <w:marRight w:val="0"/>
      <w:marTop w:val="0"/>
      <w:marBottom w:val="0"/>
      <w:divBdr>
        <w:top w:val="none" w:sz="0" w:space="0" w:color="auto"/>
        <w:left w:val="none" w:sz="0" w:space="0" w:color="auto"/>
        <w:bottom w:val="none" w:sz="0" w:space="0" w:color="auto"/>
        <w:right w:val="none" w:sz="0" w:space="0" w:color="auto"/>
      </w:divBdr>
    </w:div>
    <w:div w:id="1072705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86664-91B0-784C-87EA-93B1D2BC9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3</Pages>
  <Words>4285</Words>
  <Characters>2442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zhanang.id</Company>
  <LinksUpToDate>false</LinksUpToDate>
  <CharactersWithSpaces>2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ang19</dc:creator>
  <cp:keywords/>
  <dc:description/>
  <cp:lastModifiedBy>zhanang19</cp:lastModifiedBy>
  <cp:revision>38</cp:revision>
  <cp:lastPrinted>2020-11-13T03:39:00Z</cp:lastPrinted>
  <dcterms:created xsi:type="dcterms:W3CDTF">2020-11-13T03:39:00Z</dcterms:created>
  <dcterms:modified xsi:type="dcterms:W3CDTF">2020-11-1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20606f-6f47-31e9-8177-dae74e4d8d1b</vt:lpwstr>
  </property>
  <property fmtid="{D5CDD505-2E9C-101B-9397-08002B2CF9AE}" pid="24" name="Mendeley Citation Style_1">
    <vt:lpwstr>http://www.zotero.org/styles/apa</vt:lpwstr>
  </property>
</Properties>
</file>